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w:t>
      </w:r>
      <w:proofErr w:type="spellStart"/>
      <w:r w:rsidR="0057464E" w:rsidRPr="009C5C52">
        <w:rPr>
          <w:rFonts w:ascii="Times New Roman" w:hAnsi="Times New Roman" w:cs="Times New Roman"/>
          <w:sz w:val="24"/>
          <w:szCs w:val="24"/>
        </w:rPr>
        <w:t>Rolland</w:t>
      </w:r>
      <w:proofErr w:type="spellEnd"/>
      <w:r w:rsidR="0057464E" w:rsidRPr="009C5C52">
        <w:rPr>
          <w:rFonts w:ascii="Times New Roman" w:hAnsi="Times New Roman" w:cs="Times New Roman"/>
          <w:sz w:val="24"/>
          <w:szCs w:val="24"/>
        </w:rPr>
        <w:t xml:space="preserve">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9857E1" w:rsidRPr="009C5C52">
        <w:rPr>
          <w:rFonts w:ascii="Times New Roman" w:hAnsi="Times New Roman" w:cs="Times New Roman"/>
          <w:sz w:val="24"/>
          <w:szCs w:val="24"/>
        </w:rPr>
        <w:t>.</w:t>
      </w:r>
    </w:p>
    <w:p w:rsidR="00892CA0" w:rsidRPr="009C5C52" w:rsidRDefault="00892CA0"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4.1 </w:t>
      </w:r>
      <w:r w:rsidR="002123F7" w:rsidRPr="009C5C52">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a imenujemo priložnostni model. 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C1669F"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4.2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Pomenljiv napredek priložnostnemu modelu predstavlja kaskadni model (</w:t>
      </w:r>
      <w:proofErr w:type="spellStart"/>
      <w:r w:rsidRPr="009C5C52">
        <w:rPr>
          <w:rFonts w:ascii="Times New Roman" w:hAnsi="Times New Roman" w:cs="Times New Roman"/>
          <w:sz w:val="24"/>
          <w:szCs w:val="24"/>
        </w:rPr>
        <w:t>waterfall</w:t>
      </w:r>
      <w:proofErr w:type="spellEnd"/>
      <w:r w:rsidRPr="009C5C52">
        <w:rPr>
          <w:rFonts w:ascii="Times New Roman" w:hAnsi="Times New Roman" w:cs="Times New Roman"/>
          <w:sz w:val="24"/>
          <w:szCs w:val="24"/>
        </w:rPr>
        <w:t xml:space="preserve">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w:t>
      </w:r>
      <w:proofErr w:type="spellStart"/>
      <w:r w:rsidR="00DC74B9" w:rsidRPr="009C5C52">
        <w:rPr>
          <w:rFonts w:ascii="Times New Roman" w:hAnsi="Times New Roman" w:cs="Times New Roman"/>
          <w:sz w:val="24"/>
          <w:szCs w:val="24"/>
        </w:rPr>
        <w:t>kulminira</w:t>
      </w:r>
      <w:proofErr w:type="spellEnd"/>
      <w:r w:rsidR="00DC74B9" w:rsidRPr="009C5C52">
        <w:rPr>
          <w:rFonts w:ascii="Times New Roman" w:hAnsi="Times New Roman" w:cs="Times New Roman"/>
          <w:sz w:val="24"/>
          <w:szCs w:val="24"/>
        </w:rPr>
        <w:t xml:space="preserve">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892CA0" w:rsidRPr="009C5C52">
        <w:rPr>
          <w:rFonts w:ascii="Times New Roman" w:hAnsi="Times New Roman" w:cs="Times New Roman"/>
          <w:sz w:val="24"/>
          <w:szCs w:val="24"/>
        </w:rPr>
        <w:t>. Kaskadni model</w:t>
      </w:r>
      <w:r w:rsidR="00D85795" w:rsidRPr="009C5C52">
        <w:rPr>
          <w:rFonts w:ascii="Times New Roman" w:hAnsi="Times New Roman" w:cs="Times New Roman"/>
          <w:sz w:val="24"/>
          <w:szCs w:val="24"/>
        </w:rPr>
        <w:t xml:space="preserve"> po </w:t>
      </w:r>
      <w:proofErr w:type="spellStart"/>
      <w:r w:rsidR="00D85795" w:rsidRPr="009C5C52">
        <w:rPr>
          <w:rFonts w:ascii="Times New Roman" w:hAnsi="Times New Roman" w:cs="Times New Roman"/>
          <w:sz w:val="24"/>
          <w:szCs w:val="24"/>
        </w:rPr>
        <w:t>P</w:t>
      </w:r>
      <w:r w:rsidR="005915C1" w:rsidRPr="009C5C52">
        <w:rPr>
          <w:rFonts w:ascii="Times New Roman" w:hAnsi="Times New Roman" w:cs="Times New Roman"/>
          <w:sz w:val="24"/>
          <w:szCs w:val="24"/>
        </w:rPr>
        <w:t>ressman</w:t>
      </w:r>
      <w:proofErr w:type="spellEnd"/>
      <w:r w:rsidR="00C55465" w:rsidRPr="009C5C52">
        <w:rPr>
          <w:rFonts w:ascii="Times New Roman" w:hAnsi="Times New Roman" w:cs="Times New Roman"/>
          <w:sz w:val="24"/>
          <w:szCs w:val="24"/>
        </w:rPr>
        <w:t xml:space="preserve"> in </w:t>
      </w:r>
      <w:proofErr w:type="spellStart"/>
      <w:r w:rsidR="00C55465" w:rsidRPr="009C5C52">
        <w:rPr>
          <w:rFonts w:ascii="Times New Roman" w:hAnsi="Times New Roman" w:cs="Times New Roman"/>
          <w:sz w:val="24"/>
          <w:szCs w:val="24"/>
        </w:rPr>
        <w:t>Maxim</w:t>
      </w:r>
      <w:proofErr w:type="spellEnd"/>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2D2837" w:rsidRPr="009C5C52" w:rsidRDefault="00E83B8F" w:rsidP="00CB3955">
      <w:pPr>
        <w:jc w:val="both"/>
        <w:rPr>
          <w:rFonts w:ascii="Times New Roman" w:hAnsi="Times New Roman" w:cs="Times New Roman"/>
          <w:sz w:val="24"/>
          <w:szCs w:val="24"/>
        </w:rPr>
      </w:pPr>
      <w:r w:rsidRPr="009C5C52">
        <w:rPr>
          <w:rFonts w:ascii="Times New Roman" w:hAnsi="Times New Roman" w:cs="Times New Roman"/>
          <w:sz w:val="24"/>
          <w:szCs w:val="24"/>
        </w:rPr>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proofErr w:type="spellStart"/>
      <w:r w:rsidR="007475CC" w:rsidRPr="009C5C52">
        <w:rPr>
          <w:rFonts w:ascii="Times New Roman" w:hAnsi="Times New Roman" w:cs="Times New Roman"/>
          <w:sz w:val="24"/>
          <w:szCs w:val="24"/>
        </w:rPr>
        <w:t>Sommerville</w:t>
      </w:r>
      <w:proofErr w:type="spellEnd"/>
      <w:r w:rsidR="007475CC" w:rsidRPr="009C5C52">
        <w:rPr>
          <w:rFonts w:ascii="Times New Roman" w:hAnsi="Times New Roman" w:cs="Times New Roman"/>
          <w:sz w:val="24"/>
          <w:szCs w:val="24"/>
        </w:rPr>
        <w:t xml:space="preserv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8C4C9C" w:rsidRPr="009C5C52" w:rsidRDefault="00466E17" w:rsidP="00FB4CCC">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7475CC" w:rsidRPr="009C5C52">
        <w:rPr>
          <w:rFonts w:ascii="Times New Roman" w:hAnsi="Times New Roman" w:cs="Times New Roman"/>
          <w:sz w:val="24"/>
          <w:szCs w:val="24"/>
        </w:rPr>
        <w:t>.</w:t>
      </w:r>
      <w:r w:rsidR="00445B0B" w:rsidRPr="009C5C52">
        <w:rPr>
          <w:rFonts w:ascii="Times New Roman" w:hAnsi="Times New Roman" w:cs="Times New Roman"/>
          <w:sz w:val="24"/>
          <w:szCs w:val="24"/>
        </w:rPr>
        <w:t xml:space="preserve">3 Kaskadni model po </w:t>
      </w:r>
      <w:proofErr w:type="spellStart"/>
      <w:r w:rsidR="00445B0B" w:rsidRPr="009C5C52">
        <w:rPr>
          <w:rFonts w:ascii="Times New Roman" w:hAnsi="Times New Roman" w:cs="Times New Roman"/>
          <w:sz w:val="24"/>
          <w:szCs w:val="24"/>
        </w:rPr>
        <w:t>Sommerville</w:t>
      </w:r>
      <w:proofErr w:type="spellEnd"/>
      <w:r w:rsidR="00C95176" w:rsidRPr="009C5C52">
        <w:rPr>
          <w:rFonts w:ascii="Times New Roman" w:hAnsi="Times New Roman" w:cs="Times New Roman"/>
          <w:noProof/>
          <w:sz w:val="24"/>
          <w:szCs w:val="24"/>
          <w:lang w:eastAsia="sl-SI"/>
        </w:rPr>
        <w:drawing>
          <wp:inline distT="0" distB="0" distL="0" distR="0" wp14:anchorId="18567270" wp14:editId="4770ED22">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w:t>
      </w:r>
      <w:proofErr w:type="spellStart"/>
      <w:r w:rsidR="009609F0" w:rsidRPr="009C5C52">
        <w:rPr>
          <w:rFonts w:ascii="Times New Roman" w:hAnsi="Times New Roman" w:cs="Times New Roman"/>
          <w:sz w:val="24"/>
          <w:szCs w:val="24"/>
        </w:rPr>
        <w:t>Validacija</w:t>
      </w:r>
      <w:proofErr w:type="spellEnd"/>
      <w:r w:rsidR="009609F0" w:rsidRPr="009C5C52">
        <w:rPr>
          <w:rFonts w:ascii="Times New Roman" w:hAnsi="Times New Roman" w:cs="Times New Roman"/>
          <w:sz w:val="24"/>
          <w:szCs w:val="24"/>
        </w:rPr>
        <w:t xml:space="preserve">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lastRenderedPageBreak/>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 xml:space="preserve">o obravnavo, prezrte ali </w:t>
      </w:r>
      <w:proofErr w:type="spellStart"/>
      <w:r w:rsidR="008B530B" w:rsidRPr="009C5C52">
        <w:rPr>
          <w:rFonts w:ascii="Times New Roman" w:hAnsi="Times New Roman" w:cs="Times New Roman"/>
          <w:sz w:val="24"/>
          <w:szCs w:val="24"/>
        </w:rPr>
        <w:t>zaobite</w:t>
      </w:r>
      <w:proofErr w:type="spellEnd"/>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Na 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w:t>
      </w:r>
      <w:proofErr w:type="spellStart"/>
      <w:r w:rsidR="00D80D1E" w:rsidRPr="009C5C52">
        <w:rPr>
          <w:rFonts w:ascii="Times New Roman" w:hAnsi="Times New Roman" w:cs="Times New Roman"/>
          <w:sz w:val="24"/>
          <w:szCs w:val="24"/>
        </w:rPr>
        <w:t>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uacije</w:t>
      </w:r>
      <w:proofErr w:type="spellEnd"/>
      <w:r w:rsidR="00D80D1E" w:rsidRPr="009C5C52">
        <w:rPr>
          <w:rFonts w:ascii="Times New Roman" w:hAnsi="Times New Roman" w:cs="Times New Roman"/>
          <w:sz w:val="24"/>
          <w:szCs w:val="24"/>
        </w:rPr>
        <w:t xml:space="preserv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 4.4 Kaskadni model po</w:t>
      </w:r>
      <w:r w:rsidR="00211374" w:rsidRPr="009C5C52">
        <w:rPr>
          <w:rFonts w:ascii="Times New Roman" w:hAnsi="Times New Roman" w:cs="Times New Roman"/>
          <w:sz w:val="24"/>
          <w:szCs w:val="24"/>
        </w:rPr>
        <w:t xml:space="preserve"> </w:t>
      </w:r>
      <w:proofErr w:type="spellStart"/>
      <w:r w:rsidR="00211374" w:rsidRPr="009C5C52">
        <w:rPr>
          <w:rFonts w:ascii="Times New Roman" w:hAnsi="Times New Roman" w:cs="Times New Roman"/>
          <w:sz w:val="24"/>
          <w:szCs w:val="24"/>
        </w:rPr>
        <w:t>Lethbride</w:t>
      </w:r>
      <w:proofErr w:type="spellEnd"/>
      <w:r w:rsidR="00211374" w:rsidRPr="009C5C52">
        <w:rPr>
          <w:rFonts w:ascii="Times New Roman" w:hAnsi="Times New Roman" w:cs="Times New Roman"/>
          <w:sz w:val="24"/>
          <w:szCs w:val="24"/>
        </w:rPr>
        <w:t xml:space="preserve"> in </w:t>
      </w:r>
      <w:proofErr w:type="spellStart"/>
      <w:r w:rsidR="00211374" w:rsidRPr="009C5C52">
        <w:rPr>
          <w:rFonts w:ascii="Times New Roman" w:hAnsi="Times New Roman" w:cs="Times New Roman"/>
          <w:sz w:val="24"/>
          <w:szCs w:val="24"/>
        </w:rPr>
        <w:t>Laganiere</w:t>
      </w:r>
      <w:proofErr w:type="spellEnd"/>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Pr="009C5C5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xml:space="preserve">) in sliko 4.4 (gl. str. X). Kot je razvidno vse slike ustrezajo klasičnemu pogledu inženiringa programske opreme. Kot tak se mora začeti s potrebami, nadaljevati v načrtovanju in končati z zagotavljanjem kakovosti. Takšen pogled ustreza </w:t>
      </w:r>
      <w:r w:rsidRPr="009C5C52">
        <w:rPr>
          <w:rFonts w:ascii="Times New Roman" w:hAnsi="Times New Roman" w:cs="Times New Roman"/>
          <w:sz w:val="24"/>
          <w:szCs w:val="24"/>
        </w:rPr>
        <w:lastRenderedPageBreak/>
        <w:t>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2D01B6"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4.3 V</w:t>
      </w:r>
      <w:r w:rsidR="007451A7" w:rsidRPr="009C5C52">
        <w:rPr>
          <w:rFonts w:ascii="Times New Roman" w:hAnsi="Times New Roman" w:cs="Times New Roman"/>
          <w:sz w:val="24"/>
          <w:szCs w:val="24"/>
        </w:rPr>
        <w:t>-</w:t>
      </w:r>
      <w:r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w:t>
      </w:r>
      <w:proofErr w:type="spellStart"/>
      <w:r w:rsidR="000A7A32" w:rsidRPr="009C5C52">
        <w:rPr>
          <w:rFonts w:ascii="Times New Roman" w:hAnsi="Times New Roman" w:cs="Times New Roman"/>
          <w:sz w:val="24"/>
          <w:szCs w:val="24"/>
        </w:rPr>
        <w:t>validacijski</w:t>
      </w:r>
      <w:proofErr w:type="spellEnd"/>
      <w:r w:rsidR="000A7A32" w:rsidRPr="009C5C52">
        <w:rPr>
          <w:rFonts w:ascii="Times New Roman" w:hAnsi="Times New Roman" w:cs="Times New Roman"/>
          <w:sz w:val="24"/>
          <w:szCs w:val="24"/>
        </w:rPr>
        <w:t xml:space="preserve">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Tutorialspoint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852207" w:rsidRPr="009C5C52">
        <w:rPr>
          <w:rFonts w:ascii="Times New Roman" w:hAnsi="Times New Roman" w:cs="Times New Roman"/>
          <w:sz w:val="24"/>
          <w:szCs w:val="24"/>
        </w:rPr>
        <w:t xml:space="preserve"> (gl. sl.</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9C5C52">
        <w:rPr>
          <w:rFonts w:ascii="Times New Roman" w:hAnsi="Times New Roman" w:cs="Times New Roman"/>
          <w:sz w:val="24"/>
          <w:szCs w:val="24"/>
        </w:rPr>
        <w:t>validacije</w:t>
      </w:r>
      <w:proofErr w:type="spellEnd"/>
      <w:r w:rsidR="00E008DB" w:rsidRPr="009C5C52">
        <w:rPr>
          <w:rFonts w:ascii="Times New Roman" w:hAnsi="Times New Roman" w:cs="Times New Roman"/>
          <w:sz w:val="24"/>
          <w:szCs w:val="24"/>
        </w:rPr>
        <w:t xml:space="preserv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680284" w:rsidRPr="009C5C52">
        <w:rPr>
          <w:rFonts w:ascii="Times New Roman" w:hAnsi="Times New Roman" w:cs="Times New Roman"/>
          <w:sz w:val="24"/>
          <w:szCs w:val="24"/>
        </w:rPr>
        <w:t xml:space="preserve">V model po </w:t>
      </w:r>
      <w:proofErr w:type="spellStart"/>
      <w:r w:rsidR="00680284" w:rsidRPr="009C5C52">
        <w:rPr>
          <w:rFonts w:ascii="Times New Roman" w:hAnsi="Times New Roman" w:cs="Times New Roman"/>
          <w:sz w:val="24"/>
          <w:szCs w:val="24"/>
        </w:rPr>
        <w:t>Pressman</w:t>
      </w:r>
      <w:proofErr w:type="spellEnd"/>
      <w:r w:rsidR="00680284" w:rsidRPr="009C5C52">
        <w:rPr>
          <w:rFonts w:ascii="Times New Roman" w:hAnsi="Times New Roman" w:cs="Times New Roman"/>
          <w:sz w:val="24"/>
          <w:szCs w:val="24"/>
        </w:rPr>
        <w:t xml:space="preserve"> in </w:t>
      </w:r>
      <w:proofErr w:type="spellStart"/>
      <w:r w:rsidR="00680284" w:rsidRPr="009C5C52">
        <w:rPr>
          <w:rFonts w:ascii="Times New Roman" w:hAnsi="Times New Roman" w:cs="Times New Roman"/>
          <w:sz w:val="24"/>
          <w:szCs w:val="24"/>
        </w:rPr>
        <w:t>Maxim</w:t>
      </w:r>
      <w:proofErr w:type="spellEnd"/>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2829576" cy="3027219"/>
            <wp:effectExtent l="0" t="0" r="8890" b="190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8579" cy="30261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E008DB" w:rsidRPr="009C5C52" w:rsidRDefault="00E008DB" w:rsidP="00233ED8">
      <w:pPr>
        <w:jc w:val="both"/>
        <w:rPr>
          <w:rFonts w:ascii="Times New Roman" w:hAnsi="Times New Roman" w:cs="Times New Roman"/>
          <w:sz w:val="24"/>
          <w:szCs w:val="24"/>
        </w:rPr>
      </w:pPr>
    </w:p>
    <w:p w:rsidR="0056760C" w:rsidRPr="009C5C52" w:rsidRDefault="0056760C" w:rsidP="00233ED8">
      <w:pPr>
        <w:jc w:val="both"/>
        <w:rPr>
          <w:rFonts w:ascii="Times New Roman" w:hAnsi="Times New Roman" w:cs="Times New Roman"/>
          <w:sz w:val="24"/>
          <w:szCs w:val="24"/>
        </w:rPr>
      </w:pPr>
    </w:p>
    <w:p w:rsidR="00F62740" w:rsidRPr="009C5C52" w:rsidRDefault="00F62740"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903212" w:rsidRDefault="003005E2"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4 </w:t>
      </w:r>
      <w:r w:rsidR="00132831">
        <w:rPr>
          <w:rFonts w:ascii="Times New Roman" w:hAnsi="Times New Roman" w:cs="Times New Roman"/>
          <w:sz w:val="24"/>
          <w:szCs w:val="24"/>
        </w:rPr>
        <w:t>INKREMENTALNI MODEL</w:t>
      </w:r>
    </w:p>
    <w:p w:rsidR="004B58AE"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w:t>
      </w:r>
      <w:proofErr w:type="spellStart"/>
      <w:r w:rsidR="004045D3">
        <w:rPr>
          <w:rFonts w:ascii="Times New Roman" w:hAnsi="Times New Roman" w:cs="Times New Roman"/>
          <w:sz w:val="24"/>
          <w:szCs w:val="24"/>
        </w:rPr>
        <w:t>inkrement</w:t>
      </w:r>
      <w:proofErr w:type="spellEnd"/>
      <w:r w:rsidR="004045D3">
        <w:rPr>
          <w:rFonts w:ascii="Times New Roman" w:hAnsi="Times New Roman" w:cs="Times New Roman"/>
          <w:sz w:val="24"/>
          <w:szCs w:val="24"/>
        </w:rPr>
        <w:t xml:space="preserve">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Pressman in Maxim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Iz slike 4.6 je razvidno, da </w:t>
      </w:r>
      <w:proofErr w:type="spellStart"/>
      <w:r w:rsidR="004B58AE">
        <w:rPr>
          <w:rFonts w:ascii="Times New Roman" w:hAnsi="Times New Roman" w:cs="Times New Roman"/>
          <w:sz w:val="24"/>
          <w:szCs w:val="24"/>
        </w:rPr>
        <w:t>inkrementalni</w:t>
      </w:r>
      <w:proofErr w:type="spellEnd"/>
      <w:r w:rsidR="004B58AE">
        <w:rPr>
          <w:rFonts w:ascii="Times New Roman" w:hAnsi="Times New Roman" w:cs="Times New Roman"/>
          <w:sz w:val="24"/>
          <w:szCs w:val="24"/>
        </w:rPr>
        <w:t xml:space="preserve"> model vsebuje sledi klasične paradigme inženiringa programske opreme, saj posamezni </w:t>
      </w:r>
      <w:proofErr w:type="spellStart"/>
      <w:r w:rsidR="004B58AE">
        <w:rPr>
          <w:rFonts w:ascii="Times New Roman" w:hAnsi="Times New Roman" w:cs="Times New Roman"/>
          <w:sz w:val="24"/>
          <w:szCs w:val="24"/>
        </w:rPr>
        <w:t>inkrement</w:t>
      </w:r>
      <w:proofErr w:type="spellEnd"/>
      <w:r w:rsidR="004B58AE">
        <w:rPr>
          <w:rFonts w:ascii="Times New Roman" w:hAnsi="Times New Roman" w:cs="Times New Roman"/>
          <w:sz w:val="24"/>
          <w:szCs w:val="24"/>
        </w:rPr>
        <w:t xml:space="preserve">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 xml:space="preserve">Slika 4.6 </w:t>
      </w:r>
      <w:proofErr w:type="spellStart"/>
      <w:r>
        <w:rPr>
          <w:rFonts w:ascii="Times New Roman" w:hAnsi="Times New Roman" w:cs="Times New Roman"/>
          <w:sz w:val="24"/>
          <w:szCs w:val="24"/>
        </w:rPr>
        <w:t>inkrementalni</w:t>
      </w:r>
      <w:proofErr w:type="spellEnd"/>
      <w:r>
        <w:rPr>
          <w:rFonts w:ascii="Times New Roman" w:hAnsi="Times New Roman" w:cs="Times New Roman"/>
          <w:sz w:val="24"/>
          <w:szCs w:val="24"/>
        </w:rPr>
        <w:t xml:space="preserve"> model po </w:t>
      </w:r>
      <w:proofErr w:type="spellStart"/>
      <w:r>
        <w:rPr>
          <w:rFonts w:ascii="Times New Roman" w:hAnsi="Times New Roman" w:cs="Times New Roman"/>
          <w:sz w:val="24"/>
          <w:szCs w:val="24"/>
        </w:rPr>
        <w:t>Pressman</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Maxim</w:t>
      </w:r>
      <w:proofErr w:type="spellEnd"/>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Pressman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 xml:space="preserve">Prvi </w:t>
      </w:r>
      <w:proofErr w:type="spellStart"/>
      <w:r>
        <w:rPr>
          <w:rFonts w:ascii="Times New Roman" w:hAnsi="Times New Roman" w:cs="Times New Roman"/>
          <w:sz w:val="24"/>
          <w:szCs w:val="24"/>
        </w:rPr>
        <w:t>inkreme</w:t>
      </w:r>
      <w:r w:rsidR="001A5A0B">
        <w:rPr>
          <w:rFonts w:ascii="Times New Roman" w:hAnsi="Times New Roman" w:cs="Times New Roman"/>
          <w:sz w:val="24"/>
          <w:szCs w:val="24"/>
        </w:rPr>
        <w:t>nt</w:t>
      </w:r>
      <w:proofErr w:type="spellEnd"/>
      <w:r w:rsidR="001A5A0B">
        <w:rPr>
          <w:rFonts w:ascii="Times New Roman" w:hAnsi="Times New Roman" w:cs="Times New Roman"/>
          <w:sz w:val="24"/>
          <w:szCs w:val="24"/>
        </w:rPr>
        <w:t xml:space="preserve">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 xml:space="preserve">Ta je uporabljen za naročnikovo evaluacijo na podlagi katere se oblikuje načrt za nov </w:t>
      </w:r>
      <w:proofErr w:type="spellStart"/>
      <w:r w:rsidR="00816B6B">
        <w:rPr>
          <w:rFonts w:ascii="Times New Roman" w:hAnsi="Times New Roman" w:cs="Times New Roman"/>
          <w:sz w:val="24"/>
          <w:szCs w:val="24"/>
        </w:rPr>
        <w:t>inkrement</w:t>
      </w:r>
      <w:proofErr w:type="spellEnd"/>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w:t>
      </w:r>
      <w:proofErr w:type="spellStart"/>
      <w:r w:rsidR="001C5DA2">
        <w:rPr>
          <w:rFonts w:ascii="Times New Roman" w:hAnsi="Times New Roman" w:cs="Times New Roman"/>
          <w:sz w:val="24"/>
          <w:szCs w:val="24"/>
        </w:rPr>
        <w:t>inkrementa</w:t>
      </w:r>
      <w:proofErr w:type="spellEnd"/>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t>Tak pristop razvoja je danes najpogostejši.</w:t>
      </w:r>
      <w:r w:rsidR="006E2B77">
        <w:rPr>
          <w:rFonts w:ascii="Times New Roman" w:hAnsi="Times New Roman" w:cs="Times New Roman"/>
          <w:sz w:val="24"/>
          <w:szCs w:val="24"/>
        </w:rPr>
        <w:t xml:space="preserve"> Model velja za temelj agilnim pristopom, kljub temu pa je lahko </w:t>
      </w:r>
      <w:r>
        <w:rPr>
          <w:rFonts w:ascii="Times New Roman" w:hAnsi="Times New Roman" w:cs="Times New Roman"/>
          <w:sz w:val="24"/>
          <w:szCs w:val="24"/>
        </w:rPr>
        <w:t xml:space="preserve">načrtno-usmerjen, agilen ali agregat obeh. V načrtno-usmerjenih so </w:t>
      </w:r>
      <w:proofErr w:type="spellStart"/>
      <w:r>
        <w:rPr>
          <w:rFonts w:ascii="Times New Roman" w:hAnsi="Times New Roman" w:cs="Times New Roman"/>
          <w:sz w:val="24"/>
          <w:szCs w:val="24"/>
        </w:rPr>
        <w:t>inkrementi</w:t>
      </w:r>
      <w:proofErr w:type="spellEnd"/>
      <w:r>
        <w:rPr>
          <w:rFonts w:ascii="Times New Roman" w:hAnsi="Times New Roman" w:cs="Times New Roman"/>
          <w:sz w:val="24"/>
          <w:szCs w:val="24"/>
        </w:rPr>
        <w:t xml:space="preserve"> definirani vnaprej. Ob asimilaciji agilne umeritve pa so zgodnji </w:t>
      </w:r>
      <w:proofErr w:type="spellStart"/>
      <w:r>
        <w:rPr>
          <w:rFonts w:ascii="Times New Roman" w:hAnsi="Times New Roman" w:cs="Times New Roman"/>
          <w:sz w:val="24"/>
          <w:szCs w:val="24"/>
        </w:rPr>
        <w:t>inkrementi</w:t>
      </w:r>
      <w:proofErr w:type="spellEnd"/>
      <w:r>
        <w:rPr>
          <w:rFonts w:ascii="Times New Roman" w:hAnsi="Times New Roman" w:cs="Times New Roman"/>
          <w:sz w:val="24"/>
          <w:szCs w:val="24"/>
        </w:rPr>
        <w:t xml:space="preserve">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lastRenderedPageBreak/>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 xml:space="preserve">Pred začetkom novega </w:t>
      </w:r>
      <w:proofErr w:type="spellStart"/>
      <w:r w:rsidR="001A1C8B">
        <w:rPr>
          <w:rFonts w:ascii="Times New Roman" w:hAnsi="Times New Roman" w:cs="Times New Roman"/>
          <w:sz w:val="24"/>
          <w:szCs w:val="24"/>
        </w:rPr>
        <w:t>inkrementa</w:t>
      </w:r>
      <w:proofErr w:type="spellEnd"/>
      <w:r w:rsidR="001A1C8B">
        <w:rPr>
          <w:rFonts w:ascii="Times New Roman" w:hAnsi="Times New Roman" w:cs="Times New Roman"/>
          <w:sz w:val="24"/>
          <w:szCs w:val="24"/>
        </w:rPr>
        <w:t xml:space="preserve">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Default="00123713" w:rsidP="00233ED8">
      <w:pPr>
        <w:contextualSpacing/>
        <w:jc w:val="both"/>
        <w:rPr>
          <w:rFonts w:ascii="Times New Roman" w:hAnsi="Times New Roman" w:cs="Times New Roman"/>
          <w:sz w:val="24"/>
          <w:szCs w:val="24"/>
        </w:rPr>
      </w:pPr>
      <w:r>
        <w:rPr>
          <w:rFonts w:ascii="Times New Roman" w:hAnsi="Times New Roman" w:cs="Times New Roman"/>
          <w:sz w:val="24"/>
          <w:szCs w:val="24"/>
        </w:rPr>
        <w:t>4.5 EVOLUCIJSKI PROCESNI MODEL</w:t>
      </w:r>
      <w:r w:rsidR="00753E77">
        <w:rPr>
          <w:rFonts w:ascii="Times New Roman" w:hAnsi="Times New Roman" w:cs="Times New Roman"/>
          <w:sz w:val="24"/>
          <w:szCs w:val="24"/>
        </w:rPr>
        <w:t>I</w:t>
      </w:r>
    </w:p>
    <w:p w:rsidR="006A4BE1" w:rsidRDefault="00A03100" w:rsidP="00233ED8">
      <w:pPr>
        <w:contextualSpacing/>
        <w:jc w:val="both"/>
        <w:rPr>
          <w:rFonts w:ascii="Times New Roman" w:hAnsi="Times New Roman" w:cs="Times New Roman"/>
          <w:sz w:val="24"/>
          <w:szCs w:val="24"/>
        </w:rPr>
      </w:pPr>
      <w:r>
        <w:rPr>
          <w:rFonts w:ascii="Times New Roman" w:hAnsi="Times New Roman" w:cs="Times New Roman"/>
          <w:sz w:val="24"/>
          <w:szCs w:val="24"/>
        </w:rPr>
        <w:t>Med razvojem se zahteve pogosto spreminjajo kar onemogoča linearnost proceso</w:t>
      </w:r>
      <w:r w:rsidR="007B1C15">
        <w:rPr>
          <w:rFonts w:ascii="Times New Roman" w:hAnsi="Times New Roman" w:cs="Times New Roman"/>
          <w:sz w:val="24"/>
          <w:szCs w:val="24"/>
        </w:rPr>
        <w:t xml:space="preserve">v. </w:t>
      </w:r>
      <w:r w:rsidR="00D801FF">
        <w:rPr>
          <w:rFonts w:ascii="Times New Roman" w:hAnsi="Times New Roman" w:cs="Times New Roman"/>
          <w:sz w:val="24"/>
          <w:szCs w:val="24"/>
        </w:rPr>
        <w:t xml:space="preserve">Tesni razvojni cikli onemogočajo dokončanje </w:t>
      </w:r>
      <w:r w:rsidR="00EE1184">
        <w:rPr>
          <w:rFonts w:ascii="Times New Roman" w:hAnsi="Times New Roman" w:cs="Times New Roman"/>
          <w:sz w:val="24"/>
          <w:szCs w:val="24"/>
        </w:rPr>
        <w:t>zapletenih programskih paketov. Zavoljo poslovnih in konkurenčnih pritiskov pa mora razvoj vseeno izdati omejeno različico paketa.</w:t>
      </w:r>
      <w:r w:rsidR="00C11EEF">
        <w:rPr>
          <w:rFonts w:ascii="Times New Roman" w:hAnsi="Times New Roman" w:cs="Times New Roman"/>
          <w:sz w:val="24"/>
          <w:szCs w:val="24"/>
        </w:rPr>
        <w:t xml:space="preserve"> Kadar imamo produkt, ki se konstantno razvija in spreminja, k</w:t>
      </w:r>
      <w:r w:rsidR="00EE1184">
        <w:rPr>
          <w:rFonts w:ascii="Times New Roman" w:hAnsi="Times New Roman" w:cs="Times New Roman"/>
          <w:sz w:val="24"/>
          <w:szCs w:val="24"/>
        </w:rPr>
        <w:t>o so temeljne zahteve programske opreme dobro poznane, razširitve slednjih pa še v načrtovanju so najprimernejši evolucijski procesni modeli</w:t>
      </w:r>
      <w:r w:rsidR="00565BDC">
        <w:rPr>
          <w:rFonts w:ascii="Times New Roman" w:hAnsi="Times New Roman" w:cs="Times New Roman"/>
          <w:sz w:val="24"/>
          <w:szCs w:val="24"/>
        </w:rPr>
        <w:t>.</w:t>
      </w:r>
      <w:r w:rsidR="004A4DEB">
        <w:rPr>
          <w:rFonts w:ascii="Times New Roman" w:hAnsi="Times New Roman" w:cs="Times New Roman"/>
          <w:sz w:val="24"/>
          <w:szCs w:val="24"/>
        </w:rPr>
        <w:t xml:space="preserve"> Ti modeli so ponavljajoči se, iterativni.</w:t>
      </w:r>
      <w:r w:rsidR="00F37F81">
        <w:rPr>
          <w:rFonts w:ascii="Times New Roman" w:hAnsi="Times New Roman" w:cs="Times New Roman"/>
          <w:sz w:val="24"/>
          <w:szCs w:val="24"/>
        </w:rPr>
        <w:t xml:space="preserve"> Sem spadajo </w:t>
      </w:r>
      <w:proofErr w:type="spellStart"/>
      <w:r w:rsidR="00F37F81">
        <w:rPr>
          <w:rFonts w:ascii="Times New Roman" w:hAnsi="Times New Roman" w:cs="Times New Roman"/>
          <w:sz w:val="24"/>
          <w:szCs w:val="24"/>
        </w:rPr>
        <w:t>prototipiranje</w:t>
      </w:r>
      <w:proofErr w:type="spellEnd"/>
      <w:r w:rsidR="00F37F81">
        <w:rPr>
          <w:rFonts w:ascii="Times New Roman" w:hAnsi="Times New Roman" w:cs="Times New Roman"/>
          <w:sz w:val="24"/>
          <w:szCs w:val="24"/>
        </w:rPr>
        <w:t>, spiralni in sočasni procesni model.</w:t>
      </w:r>
      <w:r w:rsidR="00394C15">
        <w:rPr>
          <w:rFonts w:ascii="Times New Roman" w:hAnsi="Times New Roman" w:cs="Times New Roman"/>
          <w:sz w:val="24"/>
          <w:szCs w:val="24"/>
        </w:rPr>
        <w:t xml:space="preserve"> </w:t>
      </w:r>
      <w:r w:rsidR="00394C15">
        <w:rPr>
          <w:rFonts w:ascii="Times New Roman" w:hAnsi="Times New Roman" w:cs="Times New Roman"/>
          <w:sz w:val="24"/>
          <w:szCs w:val="24"/>
        </w:rPr>
        <w:fldChar w:fldCharType="begin"/>
      </w:r>
      <w:r w:rsidR="00394C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Pr>
          <w:rFonts w:ascii="Times New Roman" w:hAnsi="Times New Roman" w:cs="Times New Roman"/>
          <w:sz w:val="24"/>
          <w:szCs w:val="24"/>
        </w:rPr>
        <w:fldChar w:fldCharType="separate"/>
      </w:r>
      <w:r w:rsidR="00394C15" w:rsidRPr="00394C15">
        <w:rPr>
          <w:rFonts w:ascii="Times New Roman" w:hAnsi="Times New Roman" w:cs="Times New Roman"/>
          <w:sz w:val="24"/>
        </w:rPr>
        <w:t>(</w:t>
      </w:r>
      <w:proofErr w:type="spellStart"/>
      <w:r w:rsidR="00394C15" w:rsidRPr="00394C15">
        <w:rPr>
          <w:rFonts w:ascii="Times New Roman" w:hAnsi="Times New Roman" w:cs="Times New Roman"/>
          <w:sz w:val="24"/>
        </w:rPr>
        <w:t>Pressman</w:t>
      </w:r>
      <w:proofErr w:type="spellEnd"/>
      <w:r w:rsidR="00394C15" w:rsidRPr="00394C15">
        <w:rPr>
          <w:rFonts w:ascii="Times New Roman" w:hAnsi="Times New Roman" w:cs="Times New Roman"/>
          <w:sz w:val="24"/>
        </w:rPr>
        <w:t xml:space="preserve"> in </w:t>
      </w:r>
      <w:proofErr w:type="spellStart"/>
      <w:r w:rsidR="00394C15" w:rsidRPr="00394C15">
        <w:rPr>
          <w:rFonts w:ascii="Times New Roman" w:hAnsi="Times New Roman" w:cs="Times New Roman"/>
          <w:sz w:val="24"/>
        </w:rPr>
        <w:t>Maxim</w:t>
      </w:r>
      <w:proofErr w:type="spellEnd"/>
      <w:r w:rsidR="00394C15" w:rsidRPr="00394C15">
        <w:rPr>
          <w:rFonts w:ascii="Times New Roman" w:hAnsi="Times New Roman" w:cs="Times New Roman"/>
          <w:sz w:val="24"/>
        </w:rPr>
        <w:t xml:space="preserve"> 2014, 45)</w:t>
      </w:r>
      <w:r w:rsidR="00394C15">
        <w:rPr>
          <w:rFonts w:ascii="Times New Roman" w:hAnsi="Times New Roman" w:cs="Times New Roman"/>
          <w:sz w:val="24"/>
          <w:szCs w:val="24"/>
        </w:rPr>
        <w:fldChar w:fldCharType="end"/>
      </w:r>
      <w:r w:rsidR="00394C15">
        <w:rPr>
          <w:rFonts w:ascii="Times New Roman" w:hAnsi="Times New Roman" w:cs="Times New Roman"/>
          <w:sz w:val="24"/>
          <w:szCs w:val="24"/>
        </w:rPr>
        <w:t>.</w:t>
      </w:r>
    </w:p>
    <w:p w:rsidR="006A4BE1" w:rsidRDefault="006A4BE1" w:rsidP="00233ED8">
      <w:pPr>
        <w:contextualSpacing/>
        <w:jc w:val="both"/>
        <w:rPr>
          <w:rFonts w:ascii="Times New Roman" w:hAnsi="Times New Roman" w:cs="Times New Roman"/>
          <w:sz w:val="24"/>
          <w:szCs w:val="24"/>
        </w:rPr>
      </w:pPr>
    </w:p>
    <w:p w:rsidR="002617FC" w:rsidRDefault="006A4BE1" w:rsidP="00233ED8">
      <w:pPr>
        <w:contextualSpacing/>
        <w:jc w:val="both"/>
        <w:rPr>
          <w:rFonts w:ascii="Times New Roman" w:hAnsi="Times New Roman" w:cs="Times New Roman"/>
          <w:sz w:val="24"/>
          <w:szCs w:val="24"/>
        </w:rPr>
      </w:pPr>
      <w:r>
        <w:rPr>
          <w:rFonts w:ascii="Times New Roman" w:hAnsi="Times New Roman" w:cs="Times New Roman"/>
          <w:sz w:val="24"/>
          <w:szCs w:val="24"/>
        </w:rPr>
        <w:t>4.5.1 PROTOTIPIRANJE</w:t>
      </w:r>
    </w:p>
    <w:p w:rsidR="004A4DEB" w:rsidRPr="009C5C52" w:rsidRDefault="004A4DEB" w:rsidP="00233ED8">
      <w:pPr>
        <w:contextualSpacing/>
        <w:jc w:val="both"/>
        <w:rPr>
          <w:rFonts w:ascii="Times New Roman" w:hAnsi="Times New Roman" w:cs="Times New Roman"/>
          <w:sz w:val="24"/>
          <w:szCs w:val="24"/>
        </w:rPr>
      </w:pPr>
      <w:bookmarkStart w:id="0" w:name="_GoBack"/>
      <w:bookmarkEnd w:id="0"/>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115A70" w:rsidRPr="009C5C52" w:rsidRDefault="001A3804" w:rsidP="00233ED8">
      <w:pPr>
        <w:jc w:val="both"/>
        <w:rPr>
          <w:rFonts w:ascii="Times New Roman" w:hAnsi="Times New Roman" w:cs="Times New Roman"/>
          <w:sz w:val="24"/>
          <w:szCs w:val="24"/>
        </w:rPr>
      </w:pPr>
      <w:r w:rsidRPr="009C5C52">
        <w:rPr>
          <w:rFonts w:ascii="Times New Roman" w:hAnsi="Times New Roman" w:cs="Times New Roman"/>
          <w:sz w:val="24"/>
          <w:szCs w:val="24"/>
        </w:rPr>
        <w:t>Se</w:t>
      </w:r>
      <w:r w:rsidR="00243307" w:rsidRPr="009C5C52">
        <w:rPr>
          <w:rFonts w:ascii="Times New Roman" w:hAnsi="Times New Roman" w:cs="Times New Roman"/>
          <w:sz w:val="24"/>
          <w:szCs w:val="24"/>
        </w:rPr>
        <w:t>kvenca</w:t>
      </w:r>
      <w:r w:rsidR="006E466A" w:rsidRPr="009C5C52">
        <w:rPr>
          <w:rFonts w:ascii="Times New Roman" w:hAnsi="Times New Roman" w:cs="Times New Roman"/>
          <w:sz w:val="24"/>
          <w:szCs w:val="24"/>
        </w:rPr>
        <w:t xml:space="preserve"> </w:t>
      </w:r>
      <w:r w:rsidR="00243307" w:rsidRPr="009C5C52">
        <w:rPr>
          <w:rFonts w:ascii="Times New Roman" w:hAnsi="Times New Roman" w:cs="Times New Roman"/>
          <w:sz w:val="24"/>
          <w:szCs w:val="24"/>
        </w:rPr>
        <w:t>korakov predstavl</w:t>
      </w:r>
      <w:r w:rsidR="00793C65" w:rsidRPr="009C5C52">
        <w:rPr>
          <w:rFonts w:ascii="Times New Roman" w:hAnsi="Times New Roman" w:cs="Times New Roman"/>
          <w:sz w:val="24"/>
          <w:szCs w:val="24"/>
        </w:rPr>
        <w:t xml:space="preserve">ja faze procesa. </w:t>
      </w:r>
      <w:r w:rsidR="0046105E" w:rsidRPr="009C5C52">
        <w:rPr>
          <w:rFonts w:ascii="Times New Roman" w:hAnsi="Times New Roman" w:cs="Times New Roman"/>
          <w:sz w:val="24"/>
          <w:szCs w:val="24"/>
        </w:rPr>
        <w:t>Ta pristop je v osnovi sestavljen iz prepleta speci</w:t>
      </w:r>
      <w:r w:rsidR="00793C65" w:rsidRPr="009C5C52">
        <w:rPr>
          <w:rFonts w:ascii="Times New Roman" w:hAnsi="Times New Roman" w:cs="Times New Roman"/>
          <w:sz w:val="24"/>
          <w:szCs w:val="24"/>
        </w:rPr>
        <w:t>fikacije, raz</w:t>
      </w:r>
      <w:r w:rsidR="008E59D8" w:rsidRPr="009C5C52">
        <w:rPr>
          <w:rFonts w:ascii="Times New Roman" w:hAnsi="Times New Roman" w:cs="Times New Roman"/>
          <w:sz w:val="24"/>
          <w:szCs w:val="24"/>
        </w:rPr>
        <w:t xml:space="preserve">voja in </w:t>
      </w:r>
      <w:proofErr w:type="spellStart"/>
      <w:r w:rsidR="008E59D8" w:rsidRPr="009C5C52">
        <w:rPr>
          <w:rFonts w:ascii="Times New Roman" w:hAnsi="Times New Roman" w:cs="Times New Roman"/>
          <w:sz w:val="24"/>
          <w:szCs w:val="24"/>
        </w:rPr>
        <w:t>validacije</w:t>
      </w:r>
      <w:proofErr w:type="spellEnd"/>
      <w:r w:rsidR="008E59D8" w:rsidRPr="009C5C52">
        <w:rPr>
          <w:rFonts w:ascii="Times New Roman" w:hAnsi="Times New Roman" w:cs="Times New Roman"/>
          <w:sz w:val="24"/>
          <w:szCs w:val="24"/>
        </w:rPr>
        <w:t>, ki sestavljajo sosledje različic projek</w:t>
      </w:r>
      <w:r w:rsidR="00933592" w:rsidRPr="009C5C52">
        <w:rPr>
          <w:rFonts w:ascii="Times New Roman" w:hAnsi="Times New Roman" w:cs="Times New Roman"/>
          <w:sz w:val="24"/>
          <w:szCs w:val="24"/>
        </w:rPr>
        <w:t xml:space="preserve">ta. </w:t>
      </w:r>
      <w:r w:rsidR="000C1671" w:rsidRPr="009C5C52">
        <w:rPr>
          <w:rFonts w:ascii="Times New Roman" w:hAnsi="Times New Roman" w:cs="Times New Roman"/>
          <w:sz w:val="24"/>
          <w:szCs w:val="24"/>
        </w:rPr>
        <w:t xml:space="preserve">Tak pristop je </w:t>
      </w:r>
      <w:proofErr w:type="spellStart"/>
      <w:r w:rsidR="000C1671" w:rsidRPr="009C5C52">
        <w:rPr>
          <w:rFonts w:ascii="Times New Roman" w:hAnsi="Times New Roman" w:cs="Times New Roman"/>
          <w:sz w:val="24"/>
          <w:szCs w:val="24"/>
        </w:rPr>
        <w:t>inkrementalen</w:t>
      </w:r>
      <w:proofErr w:type="spellEnd"/>
      <w:r w:rsidR="000C1671" w:rsidRPr="009C5C52">
        <w:rPr>
          <w:rFonts w:ascii="Times New Roman" w:hAnsi="Times New Roman" w:cs="Times New Roman"/>
          <w:sz w:val="24"/>
          <w:szCs w:val="24"/>
        </w:rPr>
        <w:t xml:space="preserve"> pri </w:t>
      </w:r>
      <w:r w:rsidR="00933592" w:rsidRPr="009C5C52">
        <w:rPr>
          <w:rFonts w:ascii="Times New Roman" w:hAnsi="Times New Roman" w:cs="Times New Roman"/>
          <w:sz w:val="24"/>
          <w:szCs w:val="24"/>
        </w:rPr>
        <w:t>čemer vsaka naslednja različica doda funkcionalnost prejšnji</w:t>
      </w:r>
      <w:r w:rsidR="008C4C9C" w:rsidRPr="009C5C52">
        <w:rPr>
          <w:rFonts w:ascii="Times New Roman" w:hAnsi="Times New Roman" w:cs="Times New Roman"/>
          <w:sz w:val="24"/>
          <w:szCs w:val="24"/>
        </w:rPr>
        <w:t xml:space="preserve">. </w:t>
      </w:r>
      <w:r w:rsidR="008C4C9C" w:rsidRPr="009C5C52">
        <w:rPr>
          <w:rFonts w:ascii="Times New Roman" w:hAnsi="Times New Roman" w:cs="Times New Roman"/>
          <w:sz w:val="24"/>
          <w:szCs w:val="24"/>
        </w:rPr>
        <w:fldChar w:fldCharType="begin"/>
      </w:r>
      <w:r w:rsidR="008C4C9C"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sidRPr="009C5C52">
        <w:rPr>
          <w:rFonts w:ascii="Times New Roman" w:hAnsi="Times New Roman" w:cs="Times New Roman"/>
          <w:sz w:val="24"/>
          <w:szCs w:val="24"/>
        </w:rPr>
        <w:fldChar w:fldCharType="separate"/>
      </w:r>
      <w:r w:rsidR="008C4C9C" w:rsidRPr="009C5C52">
        <w:rPr>
          <w:rFonts w:ascii="Times New Roman" w:hAnsi="Times New Roman" w:cs="Times New Roman"/>
          <w:sz w:val="24"/>
          <w:szCs w:val="24"/>
        </w:rPr>
        <w:t>(Sommerville 2010, 30)</w:t>
      </w:r>
      <w:r w:rsidR="008C4C9C" w:rsidRPr="009C5C52">
        <w:rPr>
          <w:rFonts w:ascii="Times New Roman" w:hAnsi="Times New Roman" w:cs="Times New Roman"/>
          <w:sz w:val="24"/>
          <w:szCs w:val="24"/>
        </w:rPr>
        <w:fldChar w:fldCharType="end"/>
      </w:r>
      <w:r w:rsidR="00602B50" w:rsidRPr="009C5C52">
        <w:rPr>
          <w:rFonts w:ascii="Times New Roman" w:hAnsi="Times New Roman" w:cs="Times New Roman"/>
          <w:sz w:val="24"/>
          <w:szCs w:val="24"/>
        </w:rPr>
        <w:t xml:space="preserve">. </w:t>
      </w:r>
    </w:p>
    <w:p w:rsidR="00E46D80" w:rsidRPr="009C5C52" w:rsidRDefault="00E46D80"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Par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hich</w:t>
      </w:r>
      <w:proofErr w:type="spellEnd"/>
      <w:r w:rsidRPr="009C5C52">
        <w:rPr>
          <w:rFonts w:ascii="Times New Roman" w:hAnsi="Times New Roman" w:cs="Times New Roman"/>
          <w:color w:val="231F20"/>
          <w:sz w:val="24"/>
          <w:szCs w:val="24"/>
        </w:rPr>
        <w:t xml:space="preserve"> are </w:t>
      </w:r>
      <w:proofErr w:type="spellStart"/>
      <w:r w:rsidRPr="009C5C52">
        <w:rPr>
          <w:rFonts w:ascii="Times New Roman" w:hAnsi="Times New Roman" w:cs="Times New Roman"/>
          <w:color w:val="231F20"/>
          <w:sz w:val="24"/>
          <w:szCs w:val="24"/>
        </w:rPr>
        <w:t>difficult</w:t>
      </w:r>
      <w:proofErr w:type="spellEnd"/>
      <w:r w:rsidRPr="009C5C52">
        <w:rPr>
          <w:rFonts w:ascii="Times New Roman" w:hAnsi="Times New Roman" w:cs="Times New Roman"/>
          <w:color w:val="231F20"/>
          <w:sz w:val="24"/>
          <w:szCs w:val="24"/>
        </w:rPr>
        <w:t xml:space="preserve">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specify</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advanc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ch</w:t>
      </w:r>
      <w:proofErr w:type="spellEnd"/>
      <w:r w:rsidRPr="009C5C52">
        <w:rPr>
          <w:rFonts w:ascii="Times New Roman" w:hAnsi="Times New Roman" w:cs="Times New Roman"/>
          <w:color w:val="231F20"/>
          <w:sz w:val="24"/>
          <w:szCs w:val="24"/>
        </w:rPr>
        <w:t xml:space="preserve"> as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erfac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houl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lway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w:t>
      </w:r>
      <w:proofErr w:type="spellEnd"/>
    </w:p>
    <w:p w:rsidR="00E46D80" w:rsidRPr="009C5C52" w:rsidRDefault="007F7B4D" w:rsidP="007F7B4D">
      <w:pPr>
        <w:jc w:val="both"/>
        <w:rPr>
          <w:rFonts w:ascii="Times New Roman" w:hAnsi="Times New Roman" w:cs="Times New Roman"/>
          <w:sz w:val="24"/>
          <w:szCs w:val="24"/>
        </w:rPr>
      </w:pPr>
      <w:proofErr w:type="spellStart"/>
      <w:r w:rsidRPr="009C5C52">
        <w:rPr>
          <w:rFonts w:ascii="Times New Roman" w:hAnsi="Times New Roman" w:cs="Times New Roman"/>
          <w:color w:val="231F20"/>
          <w:sz w:val="24"/>
          <w:szCs w:val="24"/>
        </w:rPr>
        <w:t>increment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w:t>
      </w:r>
      <w:proofErr w:type="spellStart"/>
      <w:r w:rsidRPr="009C5C52">
        <w:rPr>
          <w:rFonts w:ascii="Times New Roman" w:hAnsi="Times New Roman" w:cs="Times New Roman"/>
          <w:sz w:val="24"/>
          <w:szCs w:val="24"/>
        </w:rPr>
        <w:t>Sommerville</w:t>
      </w:r>
      <w:proofErr w:type="spellEnd"/>
      <w:r w:rsidRPr="009C5C52">
        <w:rPr>
          <w:rFonts w:ascii="Times New Roman" w:hAnsi="Times New Roman" w:cs="Times New Roman"/>
          <w:sz w:val="24"/>
          <w:szCs w:val="24"/>
        </w:rPr>
        <w:t xml:space="preserv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ngineering</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lastRenderedPageBreak/>
        <w:t xml:space="preserve">An </w:t>
      </w:r>
      <w:proofErr w:type="spellStart"/>
      <w:r w:rsidRPr="009C5C52">
        <w:rPr>
          <w:rFonts w:ascii="Times New Roman" w:hAnsi="Times New Roman" w:cs="Times New Roman"/>
          <w:color w:val="231F20"/>
          <w:sz w:val="24"/>
          <w:szCs w:val="24"/>
        </w:rPr>
        <w:t>exampl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rigin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y</w:t>
      </w:r>
      <w:proofErr w:type="spellEnd"/>
      <w:r w:rsidRPr="009C5C52">
        <w:rPr>
          <w:rFonts w:ascii="Times New Roman" w:hAnsi="Times New Roman" w:cs="Times New Roman"/>
          <w:color w:val="231F20"/>
          <w:sz w:val="24"/>
          <w:szCs w:val="24"/>
        </w:rPr>
        <w:t xml:space="preserve"> IBM, is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e</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crement</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form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transform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o</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implementa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rrectness</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demonstrat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re</w:t>
      </w:r>
      <w:proofErr w:type="spellEnd"/>
      <w:r w:rsidRPr="009C5C52">
        <w:rPr>
          <w:rFonts w:ascii="Times New Roman" w:hAnsi="Times New Roman" w:cs="Times New Roman"/>
          <w:color w:val="231F20"/>
          <w:sz w:val="24"/>
          <w:szCs w:val="24"/>
        </w:rPr>
        <w:t xml:space="preserve"> is no </w:t>
      </w:r>
      <w:proofErr w:type="spellStart"/>
      <w:r w:rsidRPr="009C5C52">
        <w:rPr>
          <w:rFonts w:ascii="Times New Roman" w:hAnsi="Times New Roman" w:cs="Times New Roman"/>
          <w:color w:val="231F20"/>
          <w:sz w:val="24"/>
          <w:szCs w:val="24"/>
        </w:rPr>
        <w:t>uni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est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defects</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n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esting</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focu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asses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s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bjecti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leanroo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zero</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defec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oftware</w:t>
      </w:r>
      <w:proofErr w:type="spellEnd"/>
      <w:r w:rsidRPr="009C5C52">
        <w:rPr>
          <w:rFonts w:ascii="Times New Roman" w:hAnsi="Times New Roman" w:cs="Times New Roman"/>
          <w:color w:val="231F20"/>
          <w:sz w:val="24"/>
          <w:szCs w:val="24"/>
        </w:rPr>
        <w:t xml:space="preserve"> so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liver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have</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hig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level</w:t>
      </w:r>
      <w:proofErr w:type="spellEnd"/>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w:t>
      </w:r>
    </w:p>
    <w:p w:rsidR="00E46D80" w:rsidRPr="009C5C52" w:rsidRDefault="0047251E" w:rsidP="00563F69">
      <w:pPr>
        <w:jc w:val="both"/>
        <w:rPr>
          <w:rFonts w:ascii="Times New Roman" w:hAnsi="Times New Roman" w:cs="Times New Roman"/>
          <w:color w:val="231F20"/>
          <w:sz w:val="24"/>
          <w:szCs w:val="24"/>
        </w:rPr>
      </w:pPr>
      <w:hyperlink r:id="rId15"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w:t>
      </w:r>
      <w:proofErr w:type="spellStart"/>
      <w:r w:rsidRPr="009C5C52">
        <w:rPr>
          <w:rFonts w:ascii="Times New Roman" w:hAnsi="Times New Roman" w:cs="Times New Roman"/>
          <w:color w:val="231F20"/>
          <w:sz w:val="24"/>
          <w:szCs w:val="24"/>
        </w:rPr>
        <w:t>important</w:t>
      </w:r>
      <w:proofErr w:type="spellEnd"/>
      <w:r w:rsidRPr="009C5C52">
        <w:rPr>
          <w:rFonts w:ascii="Times New Roman" w:hAnsi="Times New Roman" w:cs="Times New Roman"/>
          <w:color w:val="231F20"/>
          <w:sz w:val="24"/>
          <w:szCs w:val="24"/>
        </w:rPr>
        <w:t xml:space="preserve"> variant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aterfall</w:t>
      </w:r>
      <w:proofErr w:type="spellEnd"/>
      <w:r w:rsidRPr="009C5C52">
        <w:rPr>
          <w:rFonts w:ascii="Times New Roman" w:hAnsi="Times New Roman" w:cs="Times New Roman"/>
          <w:color w:val="231F20"/>
          <w:sz w:val="24"/>
          <w:szCs w:val="24"/>
        </w:rPr>
        <w:t xml:space="preserve"> model is </w:t>
      </w:r>
      <w:proofErr w:type="spellStart"/>
      <w:r w:rsidRPr="009C5C52">
        <w:rPr>
          <w:rFonts w:ascii="Times New Roman" w:hAnsi="Times New Roman" w:cs="Times New Roman"/>
          <w:b/>
          <w:color w:val="231F20"/>
          <w:sz w:val="24"/>
          <w:szCs w:val="24"/>
        </w:rPr>
        <w:t>formal</w:t>
      </w:r>
      <w:proofErr w:type="spellEnd"/>
      <w:r w:rsidRPr="009C5C52">
        <w:rPr>
          <w:rFonts w:ascii="Times New Roman" w:hAnsi="Times New Roman" w:cs="Times New Roman"/>
          <w:b/>
          <w:color w:val="231F20"/>
          <w:sz w:val="24"/>
          <w:szCs w:val="24"/>
        </w:rPr>
        <w:t xml:space="preserve"> </w:t>
      </w:r>
      <w:proofErr w:type="spellStart"/>
      <w:r w:rsidRPr="009C5C52">
        <w:rPr>
          <w:rFonts w:ascii="Times New Roman" w:hAnsi="Times New Roman" w:cs="Times New Roman"/>
          <w:b/>
          <w:color w:val="231F20"/>
          <w:sz w:val="24"/>
          <w:szCs w:val="24"/>
        </w:rPr>
        <w:t>system</w:t>
      </w:r>
      <w:proofErr w:type="spellEnd"/>
      <w:r w:rsidRPr="009C5C52">
        <w:rPr>
          <w:rFonts w:ascii="Times New Roman" w:hAnsi="Times New Roman" w:cs="Times New Roman"/>
          <w:b/>
          <w:color w:val="231F20"/>
          <w:sz w:val="24"/>
          <w:szCs w:val="24"/>
        </w:rPr>
        <w:t xml:space="preserve"> </w:t>
      </w:r>
      <w:proofErr w:type="spellStart"/>
      <w:r w:rsidRPr="009C5C52">
        <w:rPr>
          <w:rFonts w:ascii="Times New Roman" w:hAnsi="Times New Roman" w:cs="Times New Roman"/>
          <w:b/>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here</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model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creat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model is </w:t>
      </w:r>
      <w:proofErr w:type="spellStart"/>
      <w:r w:rsidRPr="009C5C52">
        <w:rPr>
          <w:rFonts w:ascii="Times New Roman" w:hAnsi="Times New Roman" w:cs="Times New Roman"/>
          <w:color w:val="231F20"/>
          <w:sz w:val="24"/>
          <w:szCs w:val="24"/>
        </w:rPr>
        <w:t>then</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refine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using</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eser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nsistenc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nto</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executable</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od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ssump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you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thema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correc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you</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a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refore</w:t>
      </w:r>
      <w:proofErr w:type="spellEnd"/>
      <w:r w:rsidRPr="009C5C52">
        <w:rPr>
          <w:rFonts w:ascii="Times New Roman" w:hAnsi="Times New Roman" w:cs="Times New Roman"/>
          <w:color w:val="231F20"/>
          <w:sz w:val="24"/>
          <w:szCs w:val="24"/>
        </w:rPr>
        <w:t xml:space="preserve"> make a </w:t>
      </w:r>
      <w:proofErr w:type="spellStart"/>
      <w:r w:rsidRPr="009C5C52">
        <w:rPr>
          <w:rFonts w:ascii="Times New Roman" w:hAnsi="Times New Roman" w:cs="Times New Roman"/>
          <w:color w:val="231F20"/>
          <w:sz w:val="24"/>
          <w:szCs w:val="24"/>
        </w:rPr>
        <w:t>strong</w:t>
      </w:r>
      <w:proofErr w:type="spellEnd"/>
      <w:r w:rsidRPr="009C5C52">
        <w:rPr>
          <w:rFonts w:ascii="Times New Roman" w:hAnsi="Times New Roman" w:cs="Times New Roman"/>
          <w:color w:val="231F20"/>
          <w:sz w:val="24"/>
          <w:szCs w:val="24"/>
        </w:rPr>
        <w:t xml:space="preserve"> argument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a program </w:t>
      </w:r>
      <w:proofErr w:type="spellStart"/>
      <w:r w:rsidRPr="009C5C52">
        <w:rPr>
          <w:rFonts w:ascii="Times New Roman" w:hAnsi="Times New Roman" w:cs="Times New Roman"/>
          <w:color w:val="231F20"/>
          <w:sz w:val="24"/>
          <w:szCs w:val="24"/>
        </w:rPr>
        <w:t>generated</w:t>
      </w:r>
      <w:proofErr w:type="spellEnd"/>
      <w:r w:rsidRPr="009C5C52">
        <w:rPr>
          <w:rFonts w:ascii="Times New Roman" w:hAnsi="Times New Roman" w:cs="Times New Roman"/>
          <w:color w:val="231F20"/>
          <w:sz w:val="24"/>
          <w:szCs w:val="24"/>
        </w:rPr>
        <w:t xml:space="preserve"> in </w:t>
      </w:r>
      <w:proofErr w:type="spellStart"/>
      <w:r w:rsidRPr="009C5C52">
        <w:rPr>
          <w:rFonts w:ascii="Times New Roman" w:hAnsi="Times New Roman" w:cs="Times New Roman"/>
          <w:color w:val="231F20"/>
          <w:sz w:val="24"/>
          <w:szCs w:val="24"/>
        </w:rPr>
        <w:t>this</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way</w:t>
      </w:r>
      <w:proofErr w:type="spellEnd"/>
      <w:r w:rsidRPr="009C5C52">
        <w:rPr>
          <w:rFonts w:ascii="Times New Roman" w:hAnsi="Times New Roman" w:cs="Times New Roman"/>
          <w:color w:val="231F20"/>
          <w:sz w:val="24"/>
          <w:szCs w:val="24"/>
        </w:rPr>
        <w:t xml:space="preserve"> is </w:t>
      </w:r>
      <w:proofErr w:type="spellStart"/>
      <w:r w:rsidRPr="009C5C52">
        <w:rPr>
          <w:rFonts w:ascii="Times New Roman" w:hAnsi="Times New Roman" w:cs="Times New Roman"/>
          <w:color w:val="231F20"/>
          <w:sz w:val="24"/>
          <w:szCs w:val="24"/>
        </w:rPr>
        <w:t>consist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wit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fication</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e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ch</w:t>
      </w:r>
      <w:proofErr w:type="spellEnd"/>
      <w:r w:rsidRPr="009C5C52">
        <w:rPr>
          <w:rFonts w:ascii="Times New Roman" w:hAnsi="Times New Roman" w:cs="Times New Roman"/>
          <w:color w:val="231F20"/>
          <w:sz w:val="24"/>
          <w:szCs w:val="24"/>
        </w:rPr>
        <w:t xml:space="preserve"> as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B </w:t>
      </w:r>
      <w:proofErr w:type="spellStart"/>
      <w:r w:rsidRPr="009C5C52">
        <w:rPr>
          <w:rFonts w:ascii="Times New Roman" w:hAnsi="Times New Roman" w:cs="Times New Roman"/>
          <w:color w:val="231F20"/>
          <w:sz w:val="24"/>
          <w:szCs w:val="24"/>
        </w:rPr>
        <w:t>method</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chneider</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2001; Wordsworth, 1996) are </w:t>
      </w:r>
      <w:proofErr w:type="spellStart"/>
      <w:r w:rsidRPr="009C5C52">
        <w:rPr>
          <w:rFonts w:ascii="Times New Roman" w:hAnsi="Times New Roman" w:cs="Times New Roman"/>
          <w:color w:val="231F20"/>
          <w:sz w:val="24"/>
          <w:szCs w:val="24"/>
        </w:rPr>
        <w:t>particular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uited</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hav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tringe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liabili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men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implifies</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duction</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a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as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monstrates</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customers</w:t>
      </w:r>
      <w:proofErr w:type="spellEnd"/>
      <w:r w:rsidRPr="009C5C52">
        <w:rPr>
          <w:rFonts w:ascii="Times New Roman" w:hAnsi="Times New Roman" w:cs="Times New Roman"/>
          <w:color w:val="231F20"/>
          <w:sz w:val="24"/>
          <w:szCs w:val="24"/>
        </w:rPr>
        <w:t xml:space="preserve">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regulator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a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ctu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ee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it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ments</w:t>
      </w:r>
      <w:proofErr w:type="spellEnd"/>
      <w:r w:rsidRPr="009C5C52">
        <w:rPr>
          <w:rFonts w:ascii="Times New Roman" w:hAnsi="Times New Roman" w:cs="Times New Roman"/>
          <w:color w:val="231F20"/>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Processe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based</w:t>
      </w:r>
      <w:proofErr w:type="spellEnd"/>
      <w:r w:rsidRPr="009C5C52">
        <w:rPr>
          <w:rFonts w:ascii="Times New Roman" w:hAnsi="Times New Roman" w:cs="Times New Roman"/>
          <w:color w:val="231F20"/>
          <w:sz w:val="24"/>
          <w:szCs w:val="24"/>
        </w:rPr>
        <w:t xml:space="preserve"> on </w:t>
      </w:r>
      <w:proofErr w:type="spellStart"/>
      <w:r w:rsidRPr="009C5C52">
        <w:rPr>
          <w:rFonts w:ascii="Times New Roman" w:hAnsi="Times New Roman" w:cs="Times New Roman"/>
          <w:color w:val="231F20"/>
          <w:sz w:val="24"/>
          <w:szCs w:val="24"/>
        </w:rPr>
        <w:t>form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ransformations</w:t>
      </w:r>
      <w:proofErr w:type="spellEnd"/>
      <w:r w:rsidRPr="009C5C52">
        <w:rPr>
          <w:rFonts w:ascii="Times New Roman" w:hAnsi="Times New Roman" w:cs="Times New Roman"/>
          <w:color w:val="231F20"/>
          <w:sz w:val="24"/>
          <w:szCs w:val="24"/>
        </w:rPr>
        <w:t xml:space="preserve"> are </w:t>
      </w:r>
      <w:proofErr w:type="spellStart"/>
      <w:r w:rsidRPr="009C5C52">
        <w:rPr>
          <w:rFonts w:ascii="Times New Roman" w:hAnsi="Times New Roman" w:cs="Times New Roman"/>
          <w:color w:val="231F20"/>
          <w:sz w:val="24"/>
          <w:szCs w:val="24"/>
        </w:rPr>
        <w:t>generall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nly</w:t>
      </w:r>
      <w:proofErr w:type="spellEnd"/>
      <w:r w:rsidRPr="009C5C52">
        <w:rPr>
          <w:rFonts w:ascii="Times New Roman" w:hAnsi="Times New Roman" w:cs="Times New Roman"/>
          <w:color w:val="231F20"/>
          <w:sz w:val="24"/>
          <w:szCs w:val="24"/>
        </w:rPr>
        <w:t xml:space="preserve"> used in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afety</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critical</w:t>
      </w:r>
      <w:proofErr w:type="spellEnd"/>
      <w:r w:rsidRPr="009C5C52">
        <w:rPr>
          <w:rFonts w:ascii="Times New Roman" w:hAnsi="Times New Roman" w:cs="Times New Roman"/>
          <w:color w:val="231F20"/>
          <w:sz w:val="24"/>
          <w:szCs w:val="24"/>
        </w:rPr>
        <w:t xml:space="preserve"> or </w:t>
      </w:r>
      <w:proofErr w:type="spellStart"/>
      <w:r w:rsidRPr="009C5C52">
        <w:rPr>
          <w:rFonts w:ascii="Times New Roman" w:hAnsi="Times New Roman" w:cs="Times New Roman"/>
          <w:color w:val="231F20"/>
          <w:sz w:val="24"/>
          <w:szCs w:val="24"/>
        </w:rPr>
        <w:t>security</w:t>
      </w:r>
      <w:proofErr w:type="spellEnd"/>
      <w:r w:rsidRPr="009C5C52">
        <w:rPr>
          <w:rFonts w:ascii="Times New Roman" w:hAnsi="Times New Roman" w:cs="Times New Roman"/>
          <w:color w:val="231F20"/>
          <w:sz w:val="24"/>
          <w:szCs w:val="24"/>
        </w:rPr>
        <w:t>-</w:t>
      </w:r>
      <w:proofErr w:type="spellStart"/>
      <w:r w:rsidRPr="009C5C52">
        <w:rPr>
          <w:rFonts w:ascii="Times New Roman" w:hAnsi="Times New Roman" w:cs="Times New Roman"/>
          <w:color w:val="231F20"/>
          <w:sz w:val="24"/>
          <w:szCs w:val="24"/>
        </w:rPr>
        <w:t>critical</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requir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pecialized</w:t>
      </w:r>
      <w:proofErr w:type="spellEnd"/>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proofErr w:type="spellStart"/>
      <w:r w:rsidRPr="009C5C52">
        <w:rPr>
          <w:rFonts w:ascii="Times New Roman" w:hAnsi="Times New Roman" w:cs="Times New Roman"/>
          <w:color w:val="231F20"/>
          <w:sz w:val="24"/>
          <w:szCs w:val="24"/>
        </w:rPr>
        <w:t>expertis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Fo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e</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majority</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f</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ystem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thi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process</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oes</w:t>
      </w:r>
      <w:proofErr w:type="spellEnd"/>
      <w:r w:rsidRPr="009C5C52">
        <w:rPr>
          <w:rFonts w:ascii="Times New Roman" w:hAnsi="Times New Roman" w:cs="Times New Roman"/>
          <w:color w:val="231F20"/>
          <w:sz w:val="24"/>
          <w:szCs w:val="24"/>
        </w:rPr>
        <w:t xml:space="preserve"> not </w:t>
      </w:r>
      <w:proofErr w:type="spellStart"/>
      <w:r w:rsidRPr="009C5C52">
        <w:rPr>
          <w:rFonts w:ascii="Times New Roman" w:hAnsi="Times New Roman" w:cs="Times New Roman"/>
          <w:color w:val="231F20"/>
          <w:sz w:val="24"/>
          <w:szCs w:val="24"/>
        </w:rPr>
        <w:t>off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significant</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costbenefits</w:t>
      </w:r>
      <w:proofErr w:type="spellEnd"/>
    </w:p>
    <w:p w:rsidR="00E46D80" w:rsidRPr="009C5C52" w:rsidRDefault="00FB4CCC" w:rsidP="00FB4CCC">
      <w:pPr>
        <w:jc w:val="both"/>
        <w:rPr>
          <w:rFonts w:ascii="Times New Roman" w:hAnsi="Times New Roman" w:cs="Times New Roman"/>
          <w:sz w:val="24"/>
          <w:szCs w:val="24"/>
        </w:rPr>
      </w:pPr>
      <w:proofErr w:type="spellStart"/>
      <w:r w:rsidRPr="009C5C52">
        <w:rPr>
          <w:rFonts w:ascii="Times New Roman" w:hAnsi="Times New Roman" w:cs="Times New Roman"/>
          <w:color w:val="231F20"/>
          <w:sz w:val="24"/>
          <w:szCs w:val="24"/>
        </w:rPr>
        <w:t>ov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other</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approaches</w:t>
      </w:r>
      <w:proofErr w:type="spellEnd"/>
      <w:r w:rsidRPr="009C5C52">
        <w:rPr>
          <w:rFonts w:ascii="Times New Roman" w:hAnsi="Times New Roman" w:cs="Times New Roman"/>
          <w:color w:val="231F20"/>
          <w:sz w:val="24"/>
          <w:szCs w:val="24"/>
        </w:rPr>
        <w:t xml:space="preserve"> to </w:t>
      </w:r>
      <w:proofErr w:type="spellStart"/>
      <w:r w:rsidRPr="009C5C52">
        <w:rPr>
          <w:rFonts w:ascii="Times New Roman" w:hAnsi="Times New Roman" w:cs="Times New Roman"/>
          <w:color w:val="231F20"/>
          <w:sz w:val="24"/>
          <w:szCs w:val="24"/>
        </w:rPr>
        <w:t>system</w:t>
      </w:r>
      <w:proofErr w:type="spellEnd"/>
      <w:r w:rsidRPr="009C5C52">
        <w:rPr>
          <w:rFonts w:ascii="Times New Roman" w:hAnsi="Times New Roman" w:cs="Times New Roman"/>
          <w:color w:val="231F20"/>
          <w:sz w:val="24"/>
          <w:szCs w:val="24"/>
        </w:rPr>
        <w:t xml:space="preserve"> </w:t>
      </w:r>
      <w:proofErr w:type="spellStart"/>
      <w:r w:rsidRPr="009C5C52">
        <w:rPr>
          <w:rFonts w:ascii="Times New Roman" w:hAnsi="Times New Roman" w:cs="Times New Roman"/>
          <w:color w:val="231F20"/>
          <w:sz w:val="24"/>
          <w:szCs w:val="24"/>
        </w:rPr>
        <w:t>development</w:t>
      </w:r>
      <w:proofErr w:type="spellEnd"/>
      <w:r w:rsidRPr="009C5C52">
        <w:rPr>
          <w:rFonts w:ascii="Times New Roman" w:hAnsi="Times New Roman" w:cs="Times New Roman"/>
          <w:color w:val="231F20"/>
          <w:sz w:val="24"/>
          <w:szCs w:val="24"/>
        </w:rPr>
        <w:t xml:space="preserve">.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waterfall</w:t>
      </w:r>
      <w:proofErr w:type="spellEnd"/>
      <w:r w:rsidRPr="009C5C52">
        <w:rPr>
          <w:rFonts w:ascii="Times New Roman" w:eastAsia="MinionPro-Regular" w:hAnsi="Times New Roman" w:cs="Times New Roman"/>
          <w:sz w:val="24"/>
          <w:szCs w:val="24"/>
        </w:rPr>
        <w:t xml:space="preserve"> model </w:t>
      </w:r>
      <w:proofErr w:type="spellStart"/>
      <w:r w:rsidRPr="009C5C52">
        <w:rPr>
          <w:rFonts w:ascii="Times New Roman" w:eastAsia="MinionPro-Regular" w:hAnsi="Times New Roman" w:cs="Times New Roman"/>
          <w:sz w:val="24"/>
          <w:szCs w:val="24"/>
        </w:rPr>
        <w:t>form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undation</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o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man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softwar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development</w:t>
      </w:r>
      <w:proofErr w:type="spellEnd"/>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9C5C52">
        <w:rPr>
          <w:rFonts w:ascii="Times New Roman" w:eastAsia="MinionPro-Regular" w:hAnsi="Times New Roman" w:cs="Times New Roman"/>
          <w:sz w:val="24"/>
          <w:szCs w:val="24"/>
        </w:rPr>
        <w:t>methodologies</w:t>
      </w:r>
      <w:proofErr w:type="spellEnd"/>
      <w:r w:rsidRPr="009C5C52">
        <w:rPr>
          <w:rFonts w:ascii="Times New Roman" w:eastAsia="MinionPro-Regular" w:hAnsi="Times New Roman" w:cs="Times New Roman"/>
          <w:sz w:val="24"/>
          <w:szCs w:val="24"/>
        </w:rPr>
        <w:t xml:space="preserve"> in </w:t>
      </w:r>
      <w:proofErr w:type="spellStart"/>
      <w:r w:rsidRPr="009C5C52">
        <w:rPr>
          <w:rFonts w:ascii="Times New Roman" w:eastAsia="MinionPro-Regular" w:hAnsi="Times New Roman" w:cs="Times New Roman"/>
          <w:sz w:val="24"/>
          <w:szCs w:val="24"/>
        </w:rPr>
        <w:t>us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oda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However</w:t>
      </w:r>
      <w:proofErr w:type="spellEnd"/>
      <w:r w:rsidRPr="009C5C52">
        <w:rPr>
          <w:rFonts w:ascii="Times New Roman" w:eastAsia="MinionPro-Regular" w:hAnsi="Times New Roman" w:cs="Times New Roman"/>
          <w:sz w:val="24"/>
          <w:szCs w:val="24"/>
        </w:rPr>
        <w:t xml:space="preserve">, it </w:t>
      </w:r>
      <w:proofErr w:type="spellStart"/>
      <w:r w:rsidRPr="009C5C52">
        <w:rPr>
          <w:rFonts w:ascii="Times New Roman" w:eastAsia="MinionPro-Regular" w:hAnsi="Times New Roman" w:cs="Times New Roman"/>
          <w:sz w:val="24"/>
          <w:szCs w:val="24"/>
        </w:rPr>
        <w:t>has</w:t>
      </w:r>
      <w:proofErr w:type="spellEnd"/>
      <w:r w:rsidRPr="009C5C52">
        <w:rPr>
          <w:rFonts w:ascii="Times New Roman" w:eastAsia="MinionPro-Regular" w:hAnsi="Times New Roman" w:cs="Times New Roman"/>
          <w:sz w:val="24"/>
          <w:szCs w:val="24"/>
        </w:rPr>
        <w:t xml:space="preserve"> some </w:t>
      </w:r>
      <w:proofErr w:type="spellStart"/>
      <w:r w:rsidRPr="009C5C52">
        <w:rPr>
          <w:rFonts w:ascii="Times New Roman" w:eastAsia="MinionPro-Regular" w:hAnsi="Times New Roman" w:cs="Times New Roman"/>
          <w:sz w:val="24"/>
          <w:szCs w:val="24"/>
        </w:rPr>
        <w:t>limitation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and</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i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llowed</w:t>
      </w:r>
      <w:proofErr w:type="spellEnd"/>
    </w:p>
    <w:p w:rsidR="00B57A8A" w:rsidRPr="009C5C52" w:rsidRDefault="00B71891" w:rsidP="00B71891">
      <w:pPr>
        <w:jc w:val="both"/>
        <w:rPr>
          <w:rFonts w:ascii="Times New Roman" w:hAnsi="Times New Roman" w:cs="Times New Roman"/>
          <w:sz w:val="24"/>
          <w:szCs w:val="24"/>
        </w:rPr>
      </w:pPr>
      <w:proofErr w:type="spellStart"/>
      <w:r w:rsidRPr="009C5C52">
        <w:rPr>
          <w:rFonts w:ascii="Times New Roman" w:eastAsia="MinionPro-Regular" w:hAnsi="Times New Roman" w:cs="Times New Roman"/>
          <w:sz w:val="24"/>
          <w:szCs w:val="24"/>
        </w:rPr>
        <w:t>too</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strictly</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can</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lead</w:t>
      </w:r>
      <w:proofErr w:type="spellEnd"/>
      <w:r w:rsidRPr="009C5C52">
        <w:rPr>
          <w:rFonts w:ascii="Times New Roman" w:eastAsia="MinionPro-Regular" w:hAnsi="Times New Roman" w:cs="Times New Roman"/>
          <w:sz w:val="24"/>
          <w:szCs w:val="24"/>
        </w:rPr>
        <w:t xml:space="preserve"> to </w:t>
      </w:r>
      <w:proofErr w:type="spellStart"/>
      <w:r w:rsidRPr="009C5C52">
        <w:rPr>
          <w:rFonts w:ascii="Times New Roman" w:eastAsia="MinionPro-Regular" w:hAnsi="Times New Roman" w:cs="Times New Roman"/>
          <w:sz w:val="24"/>
          <w:szCs w:val="24"/>
        </w:rPr>
        <w:t>the</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following</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types</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of</w:t>
      </w:r>
      <w:proofErr w:type="spellEnd"/>
      <w:r w:rsidRPr="009C5C52">
        <w:rPr>
          <w:rFonts w:ascii="Times New Roman" w:eastAsia="MinionPro-Regular" w:hAnsi="Times New Roman" w:cs="Times New Roman"/>
          <w:sz w:val="24"/>
          <w:szCs w:val="24"/>
        </w:rPr>
        <w:t xml:space="preserve"> </w:t>
      </w:r>
      <w:proofErr w:type="spellStart"/>
      <w:r w:rsidRPr="009C5C52">
        <w:rPr>
          <w:rFonts w:ascii="Times New Roman" w:eastAsia="MinionPro-Regular" w:hAnsi="Times New Roman" w:cs="Times New Roman"/>
          <w:sz w:val="24"/>
          <w:szCs w:val="24"/>
        </w:rPr>
        <w:t>problems</w:t>
      </w:r>
      <w:proofErr w:type="spellEnd"/>
      <w:r w:rsidRPr="009C5C52">
        <w:rPr>
          <w:rFonts w:ascii="Times New Roman" w:eastAsia="MinionPro-Regular" w:hAnsi="Times New Roman" w:cs="Times New Roman"/>
          <w:sz w:val="24"/>
          <w:szCs w:val="24"/>
        </w:rPr>
        <w:t xml:space="preserve">: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Lethbridge in Laganier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4A04C5" w:rsidRPr="009C5C52" w:rsidRDefault="004A04C5" w:rsidP="00BC2855">
      <w:pPr>
        <w:jc w:val="both"/>
        <w:rPr>
          <w:rFonts w:ascii="Times New Roman" w:hAnsi="Times New Roman" w:cs="Times New Roman"/>
          <w:sz w:val="24"/>
          <w:szCs w:val="24"/>
        </w:rPr>
      </w:pPr>
    </w:p>
    <w:p w:rsidR="004A04C5" w:rsidRPr="009C5C52" w:rsidRDefault="004A04C5" w:rsidP="00BC2855">
      <w:pPr>
        <w:jc w:val="both"/>
        <w:rPr>
          <w:rFonts w:ascii="Times New Roman" w:hAnsi="Times New Roman" w:cs="Times New Roman"/>
          <w:sz w:val="24"/>
          <w:szCs w:val="24"/>
        </w:rPr>
      </w:pPr>
    </w:p>
    <w:p w:rsidR="009857E1" w:rsidRPr="009C5C52" w:rsidRDefault="009857E1" w:rsidP="00BC2855">
      <w:pPr>
        <w:jc w:val="both"/>
        <w:rPr>
          <w:rFonts w:ascii="Times New Roman" w:hAnsi="Times New Roman" w:cs="Times New Roman"/>
          <w:sz w:val="24"/>
          <w:szCs w:val="24"/>
        </w:rPr>
      </w:pPr>
      <w:proofErr w:type="spellStart"/>
      <w:r w:rsidRPr="009C5C52">
        <w:rPr>
          <w:rFonts w:ascii="Times New Roman" w:hAnsi="Times New Roman" w:cs="Times New Roman"/>
          <w:sz w:val="24"/>
          <w:szCs w:val="24"/>
        </w:rPr>
        <w:t>Pressman</w:t>
      </w:r>
      <w:proofErr w:type="spellEnd"/>
      <w:r w:rsidRPr="009C5C52">
        <w:rPr>
          <w:rFonts w:ascii="Times New Roman" w:hAnsi="Times New Roman" w:cs="Times New Roman"/>
          <w:sz w:val="24"/>
          <w:szCs w:val="24"/>
        </w:rPr>
        <w:t xml:space="preserve">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9C0CD1" w:rsidRPr="009C5C52" w:rsidRDefault="009C0CD1" w:rsidP="009C0CD1">
      <w:pPr>
        <w:jc w:val="both"/>
        <w:rPr>
          <w:rFonts w:ascii="Times New Roman" w:hAnsi="Times New Roman" w:cs="Times New Roman"/>
          <w:sz w:val="24"/>
          <w:szCs w:val="24"/>
        </w:rPr>
      </w:pPr>
      <w:r w:rsidRPr="009C5C52">
        <w:rPr>
          <w:rFonts w:ascii="Times New Roman" w:hAnsi="Times New Roman" w:cs="Times New Roman"/>
          <w:sz w:val="24"/>
          <w:szCs w:val="24"/>
        </w:rPr>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C0CD1" w:rsidRPr="009C5C52" w:rsidRDefault="009C0CD1" w:rsidP="00BC2855">
      <w:pPr>
        <w:jc w:val="both"/>
        <w:rPr>
          <w:rFonts w:ascii="Times New Roman" w:hAnsi="Times New Roman" w:cs="Times New Roman"/>
          <w:sz w:val="24"/>
          <w:szCs w:val="24"/>
        </w:rPr>
      </w:pPr>
    </w:p>
    <w:p w:rsidR="00A92C98" w:rsidRPr="009C5C52" w:rsidRDefault="00A92C98" w:rsidP="00BC2855">
      <w:pPr>
        <w:jc w:val="both"/>
        <w:rPr>
          <w:rFonts w:ascii="Times New Roman" w:hAnsi="Times New Roman" w:cs="Times New Roman"/>
          <w:sz w:val="24"/>
          <w:szCs w:val="24"/>
        </w:rPr>
      </w:pP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756A04" w:rsidRPr="009C5C52" w:rsidRDefault="00756A04" w:rsidP="00BC2855">
      <w:pPr>
        <w:jc w:val="both"/>
        <w:rPr>
          <w:rFonts w:ascii="Times New Roman" w:hAnsi="Times New Roman" w:cs="Times New Roman"/>
          <w:sz w:val="24"/>
          <w:szCs w:val="24"/>
        </w:rPr>
      </w:pP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251E" w:rsidRDefault="0047251E" w:rsidP="004E1A4D">
      <w:pPr>
        <w:spacing w:after="0" w:line="240" w:lineRule="auto"/>
      </w:pPr>
      <w:r>
        <w:separator/>
      </w:r>
    </w:p>
  </w:endnote>
  <w:endnote w:type="continuationSeparator" w:id="0">
    <w:p w:rsidR="0047251E" w:rsidRDefault="0047251E"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251E" w:rsidRDefault="0047251E" w:rsidP="004E1A4D">
      <w:pPr>
        <w:spacing w:after="0" w:line="240" w:lineRule="auto"/>
      </w:pPr>
      <w:r>
        <w:separator/>
      </w:r>
    </w:p>
  </w:footnote>
  <w:footnote w:type="continuationSeparator" w:id="0">
    <w:p w:rsidR="0047251E" w:rsidRDefault="0047251E"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1572"/>
    <w:rsid w:val="00003395"/>
    <w:rsid w:val="000042F7"/>
    <w:rsid w:val="00005D94"/>
    <w:rsid w:val="00013951"/>
    <w:rsid w:val="000141A6"/>
    <w:rsid w:val="000151F2"/>
    <w:rsid w:val="000157B8"/>
    <w:rsid w:val="00015831"/>
    <w:rsid w:val="00015A4C"/>
    <w:rsid w:val="00015BAC"/>
    <w:rsid w:val="00020CEC"/>
    <w:rsid w:val="000218A6"/>
    <w:rsid w:val="00026AD1"/>
    <w:rsid w:val="00026E75"/>
    <w:rsid w:val="00030DEE"/>
    <w:rsid w:val="000338AA"/>
    <w:rsid w:val="000341B8"/>
    <w:rsid w:val="00034A42"/>
    <w:rsid w:val="00034D87"/>
    <w:rsid w:val="00035CFC"/>
    <w:rsid w:val="00035DB5"/>
    <w:rsid w:val="000360D3"/>
    <w:rsid w:val="00040B68"/>
    <w:rsid w:val="0004231A"/>
    <w:rsid w:val="00050130"/>
    <w:rsid w:val="00052597"/>
    <w:rsid w:val="000565FC"/>
    <w:rsid w:val="00060195"/>
    <w:rsid w:val="0006089E"/>
    <w:rsid w:val="000609FD"/>
    <w:rsid w:val="00060DBD"/>
    <w:rsid w:val="0006110E"/>
    <w:rsid w:val="0006294C"/>
    <w:rsid w:val="00064EBC"/>
    <w:rsid w:val="00067AC3"/>
    <w:rsid w:val="00067F92"/>
    <w:rsid w:val="000700E1"/>
    <w:rsid w:val="00071278"/>
    <w:rsid w:val="00072FD9"/>
    <w:rsid w:val="00074693"/>
    <w:rsid w:val="00075A43"/>
    <w:rsid w:val="00081EC0"/>
    <w:rsid w:val="0008291E"/>
    <w:rsid w:val="000843C4"/>
    <w:rsid w:val="00084B5D"/>
    <w:rsid w:val="00084B7C"/>
    <w:rsid w:val="000852CA"/>
    <w:rsid w:val="00085DBB"/>
    <w:rsid w:val="000864CF"/>
    <w:rsid w:val="000878CC"/>
    <w:rsid w:val="0009031C"/>
    <w:rsid w:val="00094602"/>
    <w:rsid w:val="00096261"/>
    <w:rsid w:val="0009683D"/>
    <w:rsid w:val="000971D8"/>
    <w:rsid w:val="00097E29"/>
    <w:rsid w:val="000A1496"/>
    <w:rsid w:val="000A14FA"/>
    <w:rsid w:val="000A2E37"/>
    <w:rsid w:val="000A41D0"/>
    <w:rsid w:val="000A5B9D"/>
    <w:rsid w:val="000A6740"/>
    <w:rsid w:val="000A7A32"/>
    <w:rsid w:val="000B0EF7"/>
    <w:rsid w:val="000B1B3C"/>
    <w:rsid w:val="000B276F"/>
    <w:rsid w:val="000B33C4"/>
    <w:rsid w:val="000B4C30"/>
    <w:rsid w:val="000C1671"/>
    <w:rsid w:val="000D07A8"/>
    <w:rsid w:val="000D0951"/>
    <w:rsid w:val="000D1792"/>
    <w:rsid w:val="000D3296"/>
    <w:rsid w:val="000D4102"/>
    <w:rsid w:val="000D50E0"/>
    <w:rsid w:val="000D5D9F"/>
    <w:rsid w:val="000E049A"/>
    <w:rsid w:val="000E04BD"/>
    <w:rsid w:val="000E097B"/>
    <w:rsid w:val="000E0DF2"/>
    <w:rsid w:val="000E3146"/>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3713"/>
    <w:rsid w:val="001255C9"/>
    <w:rsid w:val="00130C13"/>
    <w:rsid w:val="001316C3"/>
    <w:rsid w:val="00131D43"/>
    <w:rsid w:val="0013209A"/>
    <w:rsid w:val="001325A3"/>
    <w:rsid w:val="00132831"/>
    <w:rsid w:val="00133460"/>
    <w:rsid w:val="0013388C"/>
    <w:rsid w:val="00135576"/>
    <w:rsid w:val="00142133"/>
    <w:rsid w:val="001437E6"/>
    <w:rsid w:val="00143DC2"/>
    <w:rsid w:val="001449AB"/>
    <w:rsid w:val="00153B7A"/>
    <w:rsid w:val="00153E3E"/>
    <w:rsid w:val="001561A4"/>
    <w:rsid w:val="001640C4"/>
    <w:rsid w:val="00164EDC"/>
    <w:rsid w:val="001660F5"/>
    <w:rsid w:val="00171E7A"/>
    <w:rsid w:val="0017341F"/>
    <w:rsid w:val="001739A5"/>
    <w:rsid w:val="00181D50"/>
    <w:rsid w:val="00181DA3"/>
    <w:rsid w:val="00186DBF"/>
    <w:rsid w:val="00187F2F"/>
    <w:rsid w:val="00190E4C"/>
    <w:rsid w:val="001919EF"/>
    <w:rsid w:val="00195FDD"/>
    <w:rsid w:val="0019770B"/>
    <w:rsid w:val="001A1C8B"/>
    <w:rsid w:val="001A1F30"/>
    <w:rsid w:val="001A31BC"/>
    <w:rsid w:val="001A3804"/>
    <w:rsid w:val="001A5A0B"/>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C5DA2"/>
    <w:rsid w:val="001D0379"/>
    <w:rsid w:val="001D2199"/>
    <w:rsid w:val="001D4470"/>
    <w:rsid w:val="001D54A9"/>
    <w:rsid w:val="001D56E7"/>
    <w:rsid w:val="001D67F4"/>
    <w:rsid w:val="001E16B8"/>
    <w:rsid w:val="001E1E11"/>
    <w:rsid w:val="001E271D"/>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269"/>
    <w:rsid w:val="002123F7"/>
    <w:rsid w:val="00212709"/>
    <w:rsid w:val="00213636"/>
    <w:rsid w:val="00213DBB"/>
    <w:rsid w:val="00215E3F"/>
    <w:rsid w:val="002216B1"/>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6D1C"/>
    <w:rsid w:val="0025321B"/>
    <w:rsid w:val="00254BD4"/>
    <w:rsid w:val="00256DFD"/>
    <w:rsid w:val="002617FC"/>
    <w:rsid w:val="002621CA"/>
    <w:rsid w:val="00262DE5"/>
    <w:rsid w:val="002666B8"/>
    <w:rsid w:val="00267198"/>
    <w:rsid w:val="00267C4E"/>
    <w:rsid w:val="002705DA"/>
    <w:rsid w:val="002705FB"/>
    <w:rsid w:val="002722D7"/>
    <w:rsid w:val="00272FE1"/>
    <w:rsid w:val="002777A2"/>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2612"/>
    <w:rsid w:val="002B4180"/>
    <w:rsid w:val="002B77C1"/>
    <w:rsid w:val="002B7887"/>
    <w:rsid w:val="002C0298"/>
    <w:rsid w:val="002C1CDF"/>
    <w:rsid w:val="002C271C"/>
    <w:rsid w:val="002C2F30"/>
    <w:rsid w:val="002C30DB"/>
    <w:rsid w:val="002C3AAA"/>
    <w:rsid w:val="002C7222"/>
    <w:rsid w:val="002D01B6"/>
    <w:rsid w:val="002D0AFB"/>
    <w:rsid w:val="002D2837"/>
    <w:rsid w:val="002D32AD"/>
    <w:rsid w:val="002D5DBE"/>
    <w:rsid w:val="002D7403"/>
    <w:rsid w:val="002E01B9"/>
    <w:rsid w:val="002E1123"/>
    <w:rsid w:val="002E15FD"/>
    <w:rsid w:val="002E1A65"/>
    <w:rsid w:val="002E1FF9"/>
    <w:rsid w:val="002E3DAF"/>
    <w:rsid w:val="002E4A23"/>
    <w:rsid w:val="002E4FFC"/>
    <w:rsid w:val="002E5FAF"/>
    <w:rsid w:val="002F2CAF"/>
    <w:rsid w:val="002F3951"/>
    <w:rsid w:val="002F4665"/>
    <w:rsid w:val="002F4670"/>
    <w:rsid w:val="002F5FBD"/>
    <w:rsid w:val="002F6C52"/>
    <w:rsid w:val="003005E2"/>
    <w:rsid w:val="003012DD"/>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FBC"/>
    <w:rsid w:val="00341A0F"/>
    <w:rsid w:val="00342B41"/>
    <w:rsid w:val="00344DCB"/>
    <w:rsid w:val="003451AB"/>
    <w:rsid w:val="0034568A"/>
    <w:rsid w:val="00345930"/>
    <w:rsid w:val="00352AA6"/>
    <w:rsid w:val="003539B4"/>
    <w:rsid w:val="00357512"/>
    <w:rsid w:val="003615BF"/>
    <w:rsid w:val="00363AF7"/>
    <w:rsid w:val="0036447C"/>
    <w:rsid w:val="003665FE"/>
    <w:rsid w:val="003678C9"/>
    <w:rsid w:val="00372F7C"/>
    <w:rsid w:val="003740B8"/>
    <w:rsid w:val="00374569"/>
    <w:rsid w:val="00374F60"/>
    <w:rsid w:val="00380EE3"/>
    <w:rsid w:val="0038555D"/>
    <w:rsid w:val="00386726"/>
    <w:rsid w:val="00394C15"/>
    <w:rsid w:val="00396C17"/>
    <w:rsid w:val="00397A12"/>
    <w:rsid w:val="003A4E28"/>
    <w:rsid w:val="003A5EEB"/>
    <w:rsid w:val="003A6894"/>
    <w:rsid w:val="003A7C79"/>
    <w:rsid w:val="003B18AF"/>
    <w:rsid w:val="003B4D39"/>
    <w:rsid w:val="003B53CB"/>
    <w:rsid w:val="003B5730"/>
    <w:rsid w:val="003B6CD2"/>
    <w:rsid w:val="003B6FB9"/>
    <w:rsid w:val="003C0204"/>
    <w:rsid w:val="003C04A1"/>
    <w:rsid w:val="003C1502"/>
    <w:rsid w:val="003C1FC5"/>
    <w:rsid w:val="003C3E6D"/>
    <w:rsid w:val="003C48ED"/>
    <w:rsid w:val="003C685A"/>
    <w:rsid w:val="003D016F"/>
    <w:rsid w:val="003D1775"/>
    <w:rsid w:val="003D23A0"/>
    <w:rsid w:val="003D2CF7"/>
    <w:rsid w:val="003D3533"/>
    <w:rsid w:val="003D50CB"/>
    <w:rsid w:val="003D55E6"/>
    <w:rsid w:val="003D7D4D"/>
    <w:rsid w:val="003E0C48"/>
    <w:rsid w:val="003E33F4"/>
    <w:rsid w:val="003E4468"/>
    <w:rsid w:val="003E6E9B"/>
    <w:rsid w:val="003F0B80"/>
    <w:rsid w:val="003F4887"/>
    <w:rsid w:val="003F6000"/>
    <w:rsid w:val="003F7350"/>
    <w:rsid w:val="00401EE8"/>
    <w:rsid w:val="00403B84"/>
    <w:rsid w:val="004045D3"/>
    <w:rsid w:val="004068C3"/>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2F4E"/>
    <w:rsid w:val="0043724A"/>
    <w:rsid w:val="0044049F"/>
    <w:rsid w:val="00442037"/>
    <w:rsid w:val="00445B0B"/>
    <w:rsid w:val="00446003"/>
    <w:rsid w:val="004518B2"/>
    <w:rsid w:val="004527F8"/>
    <w:rsid w:val="00454784"/>
    <w:rsid w:val="0046077D"/>
    <w:rsid w:val="0046105E"/>
    <w:rsid w:val="00461314"/>
    <w:rsid w:val="0046191A"/>
    <w:rsid w:val="00463140"/>
    <w:rsid w:val="00463301"/>
    <w:rsid w:val="00463858"/>
    <w:rsid w:val="00463F62"/>
    <w:rsid w:val="00465DB0"/>
    <w:rsid w:val="004668BC"/>
    <w:rsid w:val="00466E17"/>
    <w:rsid w:val="00470C6B"/>
    <w:rsid w:val="0047251E"/>
    <w:rsid w:val="004731A8"/>
    <w:rsid w:val="0047377A"/>
    <w:rsid w:val="00473BA8"/>
    <w:rsid w:val="00473DC1"/>
    <w:rsid w:val="004760E5"/>
    <w:rsid w:val="00476FE9"/>
    <w:rsid w:val="004821D3"/>
    <w:rsid w:val="00483643"/>
    <w:rsid w:val="004857AD"/>
    <w:rsid w:val="004903EF"/>
    <w:rsid w:val="00491454"/>
    <w:rsid w:val="004923D9"/>
    <w:rsid w:val="00492C98"/>
    <w:rsid w:val="00497F52"/>
    <w:rsid w:val="004A04C5"/>
    <w:rsid w:val="004A4688"/>
    <w:rsid w:val="004A4A46"/>
    <w:rsid w:val="004A4D2B"/>
    <w:rsid w:val="004A4DEB"/>
    <w:rsid w:val="004A61FF"/>
    <w:rsid w:val="004A6FE9"/>
    <w:rsid w:val="004A7104"/>
    <w:rsid w:val="004B0281"/>
    <w:rsid w:val="004B0727"/>
    <w:rsid w:val="004B1CFF"/>
    <w:rsid w:val="004B3595"/>
    <w:rsid w:val="004B4D5B"/>
    <w:rsid w:val="004B58AE"/>
    <w:rsid w:val="004B5A17"/>
    <w:rsid w:val="004C09BC"/>
    <w:rsid w:val="004C0CBD"/>
    <w:rsid w:val="004C4453"/>
    <w:rsid w:val="004C4AD1"/>
    <w:rsid w:val="004C4D45"/>
    <w:rsid w:val="004D12F6"/>
    <w:rsid w:val="004E0DFC"/>
    <w:rsid w:val="004E1077"/>
    <w:rsid w:val="004E1A4D"/>
    <w:rsid w:val="004E1F82"/>
    <w:rsid w:val="004E36BF"/>
    <w:rsid w:val="004E3FED"/>
    <w:rsid w:val="004F0045"/>
    <w:rsid w:val="004F1560"/>
    <w:rsid w:val="004F1600"/>
    <w:rsid w:val="004F3510"/>
    <w:rsid w:val="004F55F8"/>
    <w:rsid w:val="004F5D5B"/>
    <w:rsid w:val="004F605B"/>
    <w:rsid w:val="004F7470"/>
    <w:rsid w:val="004F7C2A"/>
    <w:rsid w:val="00500D3E"/>
    <w:rsid w:val="00504162"/>
    <w:rsid w:val="005054FE"/>
    <w:rsid w:val="0051414F"/>
    <w:rsid w:val="005153F2"/>
    <w:rsid w:val="00515C15"/>
    <w:rsid w:val="0051713F"/>
    <w:rsid w:val="00520A9D"/>
    <w:rsid w:val="00521C99"/>
    <w:rsid w:val="005251BF"/>
    <w:rsid w:val="00526D79"/>
    <w:rsid w:val="00526E55"/>
    <w:rsid w:val="00527F01"/>
    <w:rsid w:val="00532261"/>
    <w:rsid w:val="0053245B"/>
    <w:rsid w:val="0053266C"/>
    <w:rsid w:val="00534F80"/>
    <w:rsid w:val="005363CF"/>
    <w:rsid w:val="00541EC4"/>
    <w:rsid w:val="0054219D"/>
    <w:rsid w:val="0054279B"/>
    <w:rsid w:val="00543FD8"/>
    <w:rsid w:val="00545D2D"/>
    <w:rsid w:val="00545FA7"/>
    <w:rsid w:val="0055002F"/>
    <w:rsid w:val="00557BC9"/>
    <w:rsid w:val="00560891"/>
    <w:rsid w:val="00560B67"/>
    <w:rsid w:val="00562743"/>
    <w:rsid w:val="00562F70"/>
    <w:rsid w:val="00563F69"/>
    <w:rsid w:val="0056493B"/>
    <w:rsid w:val="00565421"/>
    <w:rsid w:val="00565BDC"/>
    <w:rsid w:val="00566DB8"/>
    <w:rsid w:val="0056760C"/>
    <w:rsid w:val="00567D51"/>
    <w:rsid w:val="0057251B"/>
    <w:rsid w:val="00573252"/>
    <w:rsid w:val="0057464E"/>
    <w:rsid w:val="00574A31"/>
    <w:rsid w:val="00575B9A"/>
    <w:rsid w:val="005805AD"/>
    <w:rsid w:val="005808C2"/>
    <w:rsid w:val="0058252C"/>
    <w:rsid w:val="00582EF9"/>
    <w:rsid w:val="005909F5"/>
    <w:rsid w:val="00590B1A"/>
    <w:rsid w:val="005915C1"/>
    <w:rsid w:val="005A1AC6"/>
    <w:rsid w:val="005B10BF"/>
    <w:rsid w:val="005B1B02"/>
    <w:rsid w:val="005B3B7D"/>
    <w:rsid w:val="005B464B"/>
    <w:rsid w:val="005B63DC"/>
    <w:rsid w:val="005B6A95"/>
    <w:rsid w:val="005B75B0"/>
    <w:rsid w:val="005B774B"/>
    <w:rsid w:val="005B79A4"/>
    <w:rsid w:val="005C076D"/>
    <w:rsid w:val="005C1619"/>
    <w:rsid w:val="005C23B0"/>
    <w:rsid w:val="005C3DBA"/>
    <w:rsid w:val="005C3F4A"/>
    <w:rsid w:val="005C4028"/>
    <w:rsid w:val="005C43CA"/>
    <w:rsid w:val="005C5CC6"/>
    <w:rsid w:val="005D03F3"/>
    <w:rsid w:val="005D0B25"/>
    <w:rsid w:val="005D1CC8"/>
    <w:rsid w:val="005D20CB"/>
    <w:rsid w:val="005D24BE"/>
    <w:rsid w:val="005D2735"/>
    <w:rsid w:val="005E0853"/>
    <w:rsid w:val="005E3408"/>
    <w:rsid w:val="005E3638"/>
    <w:rsid w:val="005E5411"/>
    <w:rsid w:val="005E5A51"/>
    <w:rsid w:val="005E6EB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4859"/>
    <w:rsid w:val="006267BF"/>
    <w:rsid w:val="00626ACE"/>
    <w:rsid w:val="006304D6"/>
    <w:rsid w:val="00630807"/>
    <w:rsid w:val="00631592"/>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6E7F"/>
    <w:rsid w:val="006673E0"/>
    <w:rsid w:val="00670FEA"/>
    <w:rsid w:val="006713FE"/>
    <w:rsid w:val="00672241"/>
    <w:rsid w:val="00673225"/>
    <w:rsid w:val="00675FD8"/>
    <w:rsid w:val="00676F67"/>
    <w:rsid w:val="006774B5"/>
    <w:rsid w:val="00680284"/>
    <w:rsid w:val="006845F3"/>
    <w:rsid w:val="00685401"/>
    <w:rsid w:val="00685EB3"/>
    <w:rsid w:val="006873FE"/>
    <w:rsid w:val="00690D32"/>
    <w:rsid w:val="006919A5"/>
    <w:rsid w:val="00691F37"/>
    <w:rsid w:val="00694322"/>
    <w:rsid w:val="00695FEA"/>
    <w:rsid w:val="00697EAB"/>
    <w:rsid w:val="006A1157"/>
    <w:rsid w:val="006A12FF"/>
    <w:rsid w:val="006A3695"/>
    <w:rsid w:val="006A4BE1"/>
    <w:rsid w:val="006A55AB"/>
    <w:rsid w:val="006A568D"/>
    <w:rsid w:val="006A6D36"/>
    <w:rsid w:val="006B01EA"/>
    <w:rsid w:val="006B26FF"/>
    <w:rsid w:val="006B5120"/>
    <w:rsid w:val="006B5649"/>
    <w:rsid w:val="006B5674"/>
    <w:rsid w:val="006C1EC0"/>
    <w:rsid w:val="006C20C4"/>
    <w:rsid w:val="006C6D75"/>
    <w:rsid w:val="006C7CBE"/>
    <w:rsid w:val="006D195E"/>
    <w:rsid w:val="006D3F89"/>
    <w:rsid w:val="006D3FBE"/>
    <w:rsid w:val="006D4E50"/>
    <w:rsid w:val="006D70B1"/>
    <w:rsid w:val="006E00A0"/>
    <w:rsid w:val="006E0685"/>
    <w:rsid w:val="006E0802"/>
    <w:rsid w:val="006E11A1"/>
    <w:rsid w:val="006E1B03"/>
    <w:rsid w:val="006E2B77"/>
    <w:rsid w:val="006E3962"/>
    <w:rsid w:val="006E3A1A"/>
    <w:rsid w:val="006E3BE6"/>
    <w:rsid w:val="006E4618"/>
    <w:rsid w:val="006E466A"/>
    <w:rsid w:val="006E617B"/>
    <w:rsid w:val="006F2B62"/>
    <w:rsid w:val="006F3029"/>
    <w:rsid w:val="006F41E0"/>
    <w:rsid w:val="006F6921"/>
    <w:rsid w:val="006F718E"/>
    <w:rsid w:val="00702BFC"/>
    <w:rsid w:val="00704D71"/>
    <w:rsid w:val="007050E7"/>
    <w:rsid w:val="00706C56"/>
    <w:rsid w:val="00706D81"/>
    <w:rsid w:val="00707878"/>
    <w:rsid w:val="00707A36"/>
    <w:rsid w:val="00710310"/>
    <w:rsid w:val="00712572"/>
    <w:rsid w:val="00712CF0"/>
    <w:rsid w:val="007147D1"/>
    <w:rsid w:val="00715686"/>
    <w:rsid w:val="00716E4D"/>
    <w:rsid w:val="0071739B"/>
    <w:rsid w:val="00720223"/>
    <w:rsid w:val="00720474"/>
    <w:rsid w:val="007206B8"/>
    <w:rsid w:val="00721534"/>
    <w:rsid w:val="00722473"/>
    <w:rsid w:val="0072429A"/>
    <w:rsid w:val="00726725"/>
    <w:rsid w:val="00726D5B"/>
    <w:rsid w:val="0073043C"/>
    <w:rsid w:val="00730E2D"/>
    <w:rsid w:val="00731938"/>
    <w:rsid w:val="00732726"/>
    <w:rsid w:val="00732B51"/>
    <w:rsid w:val="0073709E"/>
    <w:rsid w:val="00737980"/>
    <w:rsid w:val="00737CB9"/>
    <w:rsid w:val="00740A6D"/>
    <w:rsid w:val="00740C8E"/>
    <w:rsid w:val="0074181A"/>
    <w:rsid w:val="007432BC"/>
    <w:rsid w:val="007447DF"/>
    <w:rsid w:val="007451A7"/>
    <w:rsid w:val="007455B3"/>
    <w:rsid w:val="0074586C"/>
    <w:rsid w:val="00745A07"/>
    <w:rsid w:val="00746D8D"/>
    <w:rsid w:val="007475CC"/>
    <w:rsid w:val="00750BDD"/>
    <w:rsid w:val="007529BD"/>
    <w:rsid w:val="00753E77"/>
    <w:rsid w:val="00756411"/>
    <w:rsid w:val="00756A04"/>
    <w:rsid w:val="00757A79"/>
    <w:rsid w:val="00761F14"/>
    <w:rsid w:val="00764B96"/>
    <w:rsid w:val="00764E18"/>
    <w:rsid w:val="00764FA1"/>
    <w:rsid w:val="007672F2"/>
    <w:rsid w:val="007704BF"/>
    <w:rsid w:val="00772D01"/>
    <w:rsid w:val="00773F5B"/>
    <w:rsid w:val="007740CF"/>
    <w:rsid w:val="007746B9"/>
    <w:rsid w:val="00782E1D"/>
    <w:rsid w:val="00790D9D"/>
    <w:rsid w:val="00790E3F"/>
    <w:rsid w:val="00791946"/>
    <w:rsid w:val="00793B61"/>
    <w:rsid w:val="00793C65"/>
    <w:rsid w:val="007A15BA"/>
    <w:rsid w:val="007A3E77"/>
    <w:rsid w:val="007A5B5F"/>
    <w:rsid w:val="007A7439"/>
    <w:rsid w:val="007B1C15"/>
    <w:rsid w:val="007B2AF8"/>
    <w:rsid w:val="007B3801"/>
    <w:rsid w:val="007B3FBD"/>
    <w:rsid w:val="007B4D94"/>
    <w:rsid w:val="007B56F5"/>
    <w:rsid w:val="007B6C97"/>
    <w:rsid w:val="007B71A0"/>
    <w:rsid w:val="007B73BC"/>
    <w:rsid w:val="007C3C03"/>
    <w:rsid w:val="007C5FC5"/>
    <w:rsid w:val="007C6A1D"/>
    <w:rsid w:val="007C706A"/>
    <w:rsid w:val="007C775D"/>
    <w:rsid w:val="007D0A59"/>
    <w:rsid w:val="007D1D19"/>
    <w:rsid w:val="007D3EF1"/>
    <w:rsid w:val="007D42D1"/>
    <w:rsid w:val="007D65D0"/>
    <w:rsid w:val="007D7FF0"/>
    <w:rsid w:val="007E069E"/>
    <w:rsid w:val="007E2DAE"/>
    <w:rsid w:val="007E4E6C"/>
    <w:rsid w:val="007E5B5B"/>
    <w:rsid w:val="007E5EEB"/>
    <w:rsid w:val="007E5F45"/>
    <w:rsid w:val="007F023F"/>
    <w:rsid w:val="007F0BE6"/>
    <w:rsid w:val="007F17B1"/>
    <w:rsid w:val="007F50B4"/>
    <w:rsid w:val="007F6923"/>
    <w:rsid w:val="007F7B4D"/>
    <w:rsid w:val="007F7DE4"/>
    <w:rsid w:val="008028BB"/>
    <w:rsid w:val="008033C8"/>
    <w:rsid w:val="00804C29"/>
    <w:rsid w:val="00804CF7"/>
    <w:rsid w:val="008060E4"/>
    <w:rsid w:val="00806114"/>
    <w:rsid w:val="008061C2"/>
    <w:rsid w:val="0081198B"/>
    <w:rsid w:val="00812940"/>
    <w:rsid w:val="00816B6B"/>
    <w:rsid w:val="00821134"/>
    <w:rsid w:val="00821197"/>
    <w:rsid w:val="00823287"/>
    <w:rsid w:val="00825277"/>
    <w:rsid w:val="00825F8E"/>
    <w:rsid w:val="008273E1"/>
    <w:rsid w:val="00827F26"/>
    <w:rsid w:val="008307F9"/>
    <w:rsid w:val="00831FAB"/>
    <w:rsid w:val="00835988"/>
    <w:rsid w:val="008371D4"/>
    <w:rsid w:val="00840A1D"/>
    <w:rsid w:val="00841E66"/>
    <w:rsid w:val="0084289A"/>
    <w:rsid w:val="0084496E"/>
    <w:rsid w:val="008474D6"/>
    <w:rsid w:val="00850CA4"/>
    <w:rsid w:val="00851DF7"/>
    <w:rsid w:val="00852207"/>
    <w:rsid w:val="0085435D"/>
    <w:rsid w:val="00854A4C"/>
    <w:rsid w:val="0085531E"/>
    <w:rsid w:val="0085646A"/>
    <w:rsid w:val="008564B4"/>
    <w:rsid w:val="00861DB7"/>
    <w:rsid w:val="00865209"/>
    <w:rsid w:val="00865E97"/>
    <w:rsid w:val="00866D76"/>
    <w:rsid w:val="00867B3E"/>
    <w:rsid w:val="00871894"/>
    <w:rsid w:val="00882B41"/>
    <w:rsid w:val="00883153"/>
    <w:rsid w:val="00890638"/>
    <w:rsid w:val="0089091C"/>
    <w:rsid w:val="00892CA0"/>
    <w:rsid w:val="00893A11"/>
    <w:rsid w:val="00893E07"/>
    <w:rsid w:val="008954E2"/>
    <w:rsid w:val="0089557E"/>
    <w:rsid w:val="008A1241"/>
    <w:rsid w:val="008A1807"/>
    <w:rsid w:val="008A32CE"/>
    <w:rsid w:val="008A64C2"/>
    <w:rsid w:val="008A7343"/>
    <w:rsid w:val="008A7C4B"/>
    <w:rsid w:val="008B10D7"/>
    <w:rsid w:val="008B1B32"/>
    <w:rsid w:val="008B43E7"/>
    <w:rsid w:val="008B530B"/>
    <w:rsid w:val="008B668F"/>
    <w:rsid w:val="008B6B08"/>
    <w:rsid w:val="008B6F1C"/>
    <w:rsid w:val="008C0A2E"/>
    <w:rsid w:val="008C1A87"/>
    <w:rsid w:val="008C462A"/>
    <w:rsid w:val="008C4C9C"/>
    <w:rsid w:val="008C5445"/>
    <w:rsid w:val="008C7D6B"/>
    <w:rsid w:val="008D2B79"/>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304B"/>
    <w:rsid w:val="00903212"/>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58D4"/>
    <w:rsid w:val="00940C9A"/>
    <w:rsid w:val="00941D75"/>
    <w:rsid w:val="00942E95"/>
    <w:rsid w:val="00944700"/>
    <w:rsid w:val="00945205"/>
    <w:rsid w:val="0094672F"/>
    <w:rsid w:val="00952184"/>
    <w:rsid w:val="00952481"/>
    <w:rsid w:val="009537F3"/>
    <w:rsid w:val="00954BF8"/>
    <w:rsid w:val="00955C56"/>
    <w:rsid w:val="009561B6"/>
    <w:rsid w:val="0095742B"/>
    <w:rsid w:val="00957F57"/>
    <w:rsid w:val="009609F0"/>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360"/>
    <w:rsid w:val="009B34D2"/>
    <w:rsid w:val="009B3AF3"/>
    <w:rsid w:val="009B5F9F"/>
    <w:rsid w:val="009B7A3E"/>
    <w:rsid w:val="009C0CD1"/>
    <w:rsid w:val="009C0E90"/>
    <w:rsid w:val="009C302D"/>
    <w:rsid w:val="009C3540"/>
    <w:rsid w:val="009C5C52"/>
    <w:rsid w:val="009C78AF"/>
    <w:rsid w:val="009D79B0"/>
    <w:rsid w:val="009E04E1"/>
    <w:rsid w:val="009E05C5"/>
    <w:rsid w:val="009E2C25"/>
    <w:rsid w:val="009E2F4B"/>
    <w:rsid w:val="009E3E91"/>
    <w:rsid w:val="009E6D3E"/>
    <w:rsid w:val="009E6EE3"/>
    <w:rsid w:val="009F0A00"/>
    <w:rsid w:val="009F2164"/>
    <w:rsid w:val="009F2E9F"/>
    <w:rsid w:val="009F3443"/>
    <w:rsid w:val="009F44F1"/>
    <w:rsid w:val="009F5060"/>
    <w:rsid w:val="009F5608"/>
    <w:rsid w:val="009F7EE8"/>
    <w:rsid w:val="00A01504"/>
    <w:rsid w:val="00A029D8"/>
    <w:rsid w:val="00A03100"/>
    <w:rsid w:val="00A0585C"/>
    <w:rsid w:val="00A07C42"/>
    <w:rsid w:val="00A07ED9"/>
    <w:rsid w:val="00A122EB"/>
    <w:rsid w:val="00A14F7E"/>
    <w:rsid w:val="00A208D9"/>
    <w:rsid w:val="00A25146"/>
    <w:rsid w:val="00A27620"/>
    <w:rsid w:val="00A3201D"/>
    <w:rsid w:val="00A32552"/>
    <w:rsid w:val="00A3284E"/>
    <w:rsid w:val="00A32A03"/>
    <w:rsid w:val="00A34C2B"/>
    <w:rsid w:val="00A37625"/>
    <w:rsid w:val="00A40801"/>
    <w:rsid w:val="00A412C4"/>
    <w:rsid w:val="00A41D40"/>
    <w:rsid w:val="00A42CA0"/>
    <w:rsid w:val="00A43366"/>
    <w:rsid w:val="00A46CB2"/>
    <w:rsid w:val="00A47C2F"/>
    <w:rsid w:val="00A47E1C"/>
    <w:rsid w:val="00A508A1"/>
    <w:rsid w:val="00A51879"/>
    <w:rsid w:val="00A51EC9"/>
    <w:rsid w:val="00A51FA1"/>
    <w:rsid w:val="00A521BE"/>
    <w:rsid w:val="00A5232D"/>
    <w:rsid w:val="00A52CA9"/>
    <w:rsid w:val="00A54F76"/>
    <w:rsid w:val="00A55E4F"/>
    <w:rsid w:val="00A5712C"/>
    <w:rsid w:val="00A60697"/>
    <w:rsid w:val="00A6123A"/>
    <w:rsid w:val="00A61B7A"/>
    <w:rsid w:val="00A630DD"/>
    <w:rsid w:val="00A65098"/>
    <w:rsid w:val="00A669E0"/>
    <w:rsid w:val="00A67A95"/>
    <w:rsid w:val="00A721A8"/>
    <w:rsid w:val="00A7319F"/>
    <w:rsid w:val="00A75EDF"/>
    <w:rsid w:val="00A77D5A"/>
    <w:rsid w:val="00A81069"/>
    <w:rsid w:val="00A81667"/>
    <w:rsid w:val="00A84CCE"/>
    <w:rsid w:val="00A861CF"/>
    <w:rsid w:val="00A86799"/>
    <w:rsid w:val="00A86B35"/>
    <w:rsid w:val="00A879C2"/>
    <w:rsid w:val="00A92C98"/>
    <w:rsid w:val="00A94375"/>
    <w:rsid w:val="00A94630"/>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C6A"/>
    <w:rsid w:val="00AB4DED"/>
    <w:rsid w:val="00AB5636"/>
    <w:rsid w:val="00AB5C71"/>
    <w:rsid w:val="00AB772C"/>
    <w:rsid w:val="00AC1FE3"/>
    <w:rsid w:val="00AC5C12"/>
    <w:rsid w:val="00AC5DA4"/>
    <w:rsid w:val="00AC619E"/>
    <w:rsid w:val="00AC7F69"/>
    <w:rsid w:val="00AD2016"/>
    <w:rsid w:val="00AD25E0"/>
    <w:rsid w:val="00AD44C8"/>
    <w:rsid w:val="00AD4D9C"/>
    <w:rsid w:val="00AD58E6"/>
    <w:rsid w:val="00AD7DA9"/>
    <w:rsid w:val="00AE0BC0"/>
    <w:rsid w:val="00AE11C9"/>
    <w:rsid w:val="00AE271B"/>
    <w:rsid w:val="00AE3E59"/>
    <w:rsid w:val="00AE4D80"/>
    <w:rsid w:val="00AE75D0"/>
    <w:rsid w:val="00AF05D0"/>
    <w:rsid w:val="00AF1AC0"/>
    <w:rsid w:val="00AF20F8"/>
    <w:rsid w:val="00AF3264"/>
    <w:rsid w:val="00B02D7C"/>
    <w:rsid w:val="00B03B0D"/>
    <w:rsid w:val="00B05C04"/>
    <w:rsid w:val="00B079B1"/>
    <w:rsid w:val="00B10738"/>
    <w:rsid w:val="00B10B16"/>
    <w:rsid w:val="00B12075"/>
    <w:rsid w:val="00B1209F"/>
    <w:rsid w:val="00B1781A"/>
    <w:rsid w:val="00B21A84"/>
    <w:rsid w:val="00B2200F"/>
    <w:rsid w:val="00B22768"/>
    <w:rsid w:val="00B22A34"/>
    <w:rsid w:val="00B2370F"/>
    <w:rsid w:val="00B23CA9"/>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0478"/>
    <w:rsid w:val="00B51460"/>
    <w:rsid w:val="00B53387"/>
    <w:rsid w:val="00B5519C"/>
    <w:rsid w:val="00B57A8A"/>
    <w:rsid w:val="00B60B5C"/>
    <w:rsid w:val="00B60F04"/>
    <w:rsid w:val="00B61B2B"/>
    <w:rsid w:val="00B63D6F"/>
    <w:rsid w:val="00B64C3C"/>
    <w:rsid w:val="00B67A49"/>
    <w:rsid w:val="00B67DBD"/>
    <w:rsid w:val="00B71891"/>
    <w:rsid w:val="00B75D3A"/>
    <w:rsid w:val="00B769FB"/>
    <w:rsid w:val="00B822D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3A0"/>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1EEF"/>
    <w:rsid w:val="00C12562"/>
    <w:rsid w:val="00C12798"/>
    <w:rsid w:val="00C1507A"/>
    <w:rsid w:val="00C15AC1"/>
    <w:rsid w:val="00C16207"/>
    <w:rsid w:val="00C1669F"/>
    <w:rsid w:val="00C20053"/>
    <w:rsid w:val="00C21722"/>
    <w:rsid w:val="00C22BA3"/>
    <w:rsid w:val="00C234B7"/>
    <w:rsid w:val="00C253F2"/>
    <w:rsid w:val="00C273E1"/>
    <w:rsid w:val="00C31DA8"/>
    <w:rsid w:val="00C350CB"/>
    <w:rsid w:val="00C451F3"/>
    <w:rsid w:val="00C45D70"/>
    <w:rsid w:val="00C45D80"/>
    <w:rsid w:val="00C51880"/>
    <w:rsid w:val="00C53AA0"/>
    <w:rsid w:val="00C542C5"/>
    <w:rsid w:val="00C54466"/>
    <w:rsid w:val="00C547E3"/>
    <w:rsid w:val="00C547FD"/>
    <w:rsid w:val="00C54A57"/>
    <w:rsid w:val="00C55465"/>
    <w:rsid w:val="00C623DC"/>
    <w:rsid w:val="00C639B0"/>
    <w:rsid w:val="00C6451E"/>
    <w:rsid w:val="00C64B14"/>
    <w:rsid w:val="00C75472"/>
    <w:rsid w:val="00C75570"/>
    <w:rsid w:val="00C75D87"/>
    <w:rsid w:val="00C76280"/>
    <w:rsid w:val="00C774B7"/>
    <w:rsid w:val="00C80920"/>
    <w:rsid w:val="00C80BE3"/>
    <w:rsid w:val="00C80D31"/>
    <w:rsid w:val="00C82742"/>
    <w:rsid w:val="00C84FE0"/>
    <w:rsid w:val="00C91248"/>
    <w:rsid w:val="00C9202F"/>
    <w:rsid w:val="00C92F8B"/>
    <w:rsid w:val="00C9366E"/>
    <w:rsid w:val="00C93857"/>
    <w:rsid w:val="00C945D1"/>
    <w:rsid w:val="00C95176"/>
    <w:rsid w:val="00C95832"/>
    <w:rsid w:val="00CA4E1D"/>
    <w:rsid w:val="00CA50CC"/>
    <w:rsid w:val="00CA5A7F"/>
    <w:rsid w:val="00CA5C59"/>
    <w:rsid w:val="00CB0535"/>
    <w:rsid w:val="00CB1D48"/>
    <w:rsid w:val="00CB3955"/>
    <w:rsid w:val="00CB39C4"/>
    <w:rsid w:val="00CB3EFA"/>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5B67"/>
    <w:rsid w:val="00CF62D7"/>
    <w:rsid w:val="00CF6303"/>
    <w:rsid w:val="00CF7979"/>
    <w:rsid w:val="00D00787"/>
    <w:rsid w:val="00D00D43"/>
    <w:rsid w:val="00D0104E"/>
    <w:rsid w:val="00D02854"/>
    <w:rsid w:val="00D02FBE"/>
    <w:rsid w:val="00D04D83"/>
    <w:rsid w:val="00D060B2"/>
    <w:rsid w:val="00D07941"/>
    <w:rsid w:val="00D11F64"/>
    <w:rsid w:val="00D17156"/>
    <w:rsid w:val="00D217C1"/>
    <w:rsid w:val="00D23B71"/>
    <w:rsid w:val="00D23BD0"/>
    <w:rsid w:val="00D2574E"/>
    <w:rsid w:val="00D279B6"/>
    <w:rsid w:val="00D357CF"/>
    <w:rsid w:val="00D37550"/>
    <w:rsid w:val="00D37FF4"/>
    <w:rsid w:val="00D409FF"/>
    <w:rsid w:val="00D434EE"/>
    <w:rsid w:val="00D474B7"/>
    <w:rsid w:val="00D47EF9"/>
    <w:rsid w:val="00D52DCE"/>
    <w:rsid w:val="00D53F37"/>
    <w:rsid w:val="00D60175"/>
    <w:rsid w:val="00D6042F"/>
    <w:rsid w:val="00D62458"/>
    <w:rsid w:val="00D62A69"/>
    <w:rsid w:val="00D6463F"/>
    <w:rsid w:val="00D649A4"/>
    <w:rsid w:val="00D64A1C"/>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FFF"/>
    <w:rsid w:val="00D922AD"/>
    <w:rsid w:val="00D92331"/>
    <w:rsid w:val="00D9321B"/>
    <w:rsid w:val="00D9354E"/>
    <w:rsid w:val="00D93AA5"/>
    <w:rsid w:val="00D942CE"/>
    <w:rsid w:val="00D953F8"/>
    <w:rsid w:val="00D95A78"/>
    <w:rsid w:val="00D95E86"/>
    <w:rsid w:val="00D97B54"/>
    <w:rsid w:val="00DA1126"/>
    <w:rsid w:val="00DA27F3"/>
    <w:rsid w:val="00DA29E7"/>
    <w:rsid w:val="00DA5778"/>
    <w:rsid w:val="00DA5D32"/>
    <w:rsid w:val="00DB0281"/>
    <w:rsid w:val="00DB07E5"/>
    <w:rsid w:val="00DB0E75"/>
    <w:rsid w:val="00DB30A3"/>
    <w:rsid w:val="00DB4E05"/>
    <w:rsid w:val="00DB4F70"/>
    <w:rsid w:val="00DB543F"/>
    <w:rsid w:val="00DB6444"/>
    <w:rsid w:val="00DB704E"/>
    <w:rsid w:val="00DC013A"/>
    <w:rsid w:val="00DC1788"/>
    <w:rsid w:val="00DC3210"/>
    <w:rsid w:val="00DC32AC"/>
    <w:rsid w:val="00DC38F3"/>
    <w:rsid w:val="00DC4FEB"/>
    <w:rsid w:val="00DC6027"/>
    <w:rsid w:val="00DC6EBB"/>
    <w:rsid w:val="00DC6FCB"/>
    <w:rsid w:val="00DC74B9"/>
    <w:rsid w:val="00DD5D0D"/>
    <w:rsid w:val="00DE3CAE"/>
    <w:rsid w:val="00DE47FC"/>
    <w:rsid w:val="00DE48AC"/>
    <w:rsid w:val="00DE5360"/>
    <w:rsid w:val="00DF04F1"/>
    <w:rsid w:val="00DF12E5"/>
    <w:rsid w:val="00DF57D5"/>
    <w:rsid w:val="00DF6273"/>
    <w:rsid w:val="00DF7276"/>
    <w:rsid w:val="00DF7618"/>
    <w:rsid w:val="00E0084E"/>
    <w:rsid w:val="00E008DB"/>
    <w:rsid w:val="00E01349"/>
    <w:rsid w:val="00E02C9E"/>
    <w:rsid w:val="00E040C4"/>
    <w:rsid w:val="00E040D5"/>
    <w:rsid w:val="00E079D9"/>
    <w:rsid w:val="00E10237"/>
    <w:rsid w:val="00E12F5E"/>
    <w:rsid w:val="00E1619B"/>
    <w:rsid w:val="00E164DB"/>
    <w:rsid w:val="00E205F7"/>
    <w:rsid w:val="00E25950"/>
    <w:rsid w:val="00E263FB"/>
    <w:rsid w:val="00E27596"/>
    <w:rsid w:val="00E31A9B"/>
    <w:rsid w:val="00E341AB"/>
    <w:rsid w:val="00E34A52"/>
    <w:rsid w:val="00E37BD5"/>
    <w:rsid w:val="00E418A5"/>
    <w:rsid w:val="00E4222A"/>
    <w:rsid w:val="00E42763"/>
    <w:rsid w:val="00E4344B"/>
    <w:rsid w:val="00E46231"/>
    <w:rsid w:val="00E46D80"/>
    <w:rsid w:val="00E478A1"/>
    <w:rsid w:val="00E50085"/>
    <w:rsid w:val="00E50DE9"/>
    <w:rsid w:val="00E52A47"/>
    <w:rsid w:val="00E5343D"/>
    <w:rsid w:val="00E53A55"/>
    <w:rsid w:val="00E55A9B"/>
    <w:rsid w:val="00E56B8E"/>
    <w:rsid w:val="00E60848"/>
    <w:rsid w:val="00E61B15"/>
    <w:rsid w:val="00E6393B"/>
    <w:rsid w:val="00E64974"/>
    <w:rsid w:val="00E65A1F"/>
    <w:rsid w:val="00E65C69"/>
    <w:rsid w:val="00E7285F"/>
    <w:rsid w:val="00E812A1"/>
    <w:rsid w:val="00E82219"/>
    <w:rsid w:val="00E83A38"/>
    <w:rsid w:val="00E83B8F"/>
    <w:rsid w:val="00E86733"/>
    <w:rsid w:val="00E87CC6"/>
    <w:rsid w:val="00E90768"/>
    <w:rsid w:val="00E91D14"/>
    <w:rsid w:val="00E926CB"/>
    <w:rsid w:val="00E93424"/>
    <w:rsid w:val="00E94342"/>
    <w:rsid w:val="00E9446D"/>
    <w:rsid w:val="00E95AB0"/>
    <w:rsid w:val="00E966AE"/>
    <w:rsid w:val="00E975E6"/>
    <w:rsid w:val="00E97F23"/>
    <w:rsid w:val="00EA1D80"/>
    <w:rsid w:val="00EA3746"/>
    <w:rsid w:val="00EA5676"/>
    <w:rsid w:val="00EA643C"/>
    <w:rsid w:val="00EB158D"/>
    <w:rsid w:val="00EB2CDA"/>
    <w:rsid w:val="00EB2E3D"/>
    <w:rsid w:val="00EB40EF"/>
    <w:rsid w:val="00EB5D34"/>
    <w:rsid w:val="00EB6BD3"/>
    <w:rsid w:val="00EB707D"/>
    <w:rsid w:val="00EC00A3"/>
    <w:rsid w:val="00EC17B5"/>
    <w:rsid w:val="00EC3B4E"/>
    <w:rsid w:val="00EC5F1F"/>
    <w:rsid w:val="00EC5FA4"/>
    <w:rsid w:val="00EC67DC"/>
    <w:rsid w:val="00EC6C38"/>
    <w:rsid w:val="00EC75A6"/>
    <w:rsid w:val="00ED1E77"/>
    <w:rsid w:val="00ED3A5F"/>
    <w:rsid w:val="00ED6B7C"/>
    <w:rsid w:val="00EE05AA"/>
    <w:rsid w:val="00EE1184"/>
    <w:rsid w:val="00EE144C"/>
    <w:rsid w:val="00EE2C63"/>
    <w:rsid w:val="00EE4C06"/>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4A5B"/>
    <w:rsid w:val="00F16FD6"/>
    <w:rsid w:val="00F205BD"/>
    <w:rsid w:val="00F25258"/>
    <w:rsid w:val="00F2544E"/>
    <w:rsid w:val="00F26A77"/>
    <w:rsid w:val="00F27C39"/>
    <w:rsid w:val="00F306C4"/>
    <w:rsid w:val="00F34D2A"/>
    <w:rsid w:val="00F3623B"/>
    <w:rsid w:val="00F37F81"/>
    <w:rsid w:val="00F41CF4"/>
    <w:rsid w:val="00F4481E"/>
    <w:rsid w:val="00F50F60"/>
    <w:rsid w:val="00F51943"/>
    <w:rsid w:val="00F54237"/>
    <w:rsid w:val="00F5547A"/>
    <w:rsid w:val="00F60597"/>
    <w:rsid w:val="00F62740"/>
    <w:rsid w:val="00F62BDD"/>
    <w:rsid w:val="00F63F14"/>
    <w:rsid w:val="00F64115"/>
    <w:rsid w:val="00F64A33"/>
    <w:rsid w:val="00F67EB7"/>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9EC"/>
    <w:rsid w:val="00FA6B53"/>
    <w:rsid w:val="00FA7D50"/>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2068"/>
    <w:rsid w:val="00FE3EAC"/>
    <w:rsid w:val="00FE531A"/>
    <w:rsid w:val="00FE73C5"/>
    <w:rsid w:val="00FF0C11"/>
    <w:rsid w:val="00FF16D4"/>
    <w:rsid w:val="00FF2EBB"/>
    <w:rsid w:val="00FF3234"/>
    <w:rsid w:val="00FF5D1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www.SoftwareEngineering-9.com/Web/Cleanroom/" TargetMode="Externa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D7B78D-6845-41DA-83CA-35FED5103C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0</TotalTime>
  <Pages>8</Pages>
  <Words>18941</Words>
  <Characters>107969</Characters>
  <Application>Microsoft Office Word</Application>
  <DocSecurity>0</DocSecurity>
  <Lines>899</Lines>
  <Paragraphs>25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28</cp:revision>
  <cp:lastPrinted>2017-10-13T09:21:00Z</cp:lastPrinted>
  <dcterms:created xsi:type="dcterms:W3CDTF">2017-11-02T11:32:00Z</dcterms:created>
  <dcterms:modified xsi:type="dcterms:W3CDTF">2017-11-0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xP4At1x7"/&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